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62823" w14:textId="3B83D43E" w:rsidR="007D0B86" w:rsidRPr="00E93A14" w:rsidRDefault="0042128D" w:rsidP="00F67EAE">
      <w:pPr>
        <w:spacing w:before="120" w:after="120" w:line="240" w:lineRule="auto"/>
        <w:ind w:firstLine="202"/>
        <w:jc w:val="both"/>
        <w:rPr>
          <w:rFonts w:ascii="Times New Roman" w:hAnsi="Times New Roman" w:cs="Times New Roman"/>
          <w:b/>
          <w:sz w:val="18"/>
          <w:szCs w:val="20"/>
        </w:rPr>
      </w:pPr>
      <w:r w:rsidRPr="00E93A14">
        <w:rPr>
          <w:rFonts w:ascii="Times New Roman" w:hAnsi="Times New Roman" w:cs="Times New Roman"/>
          <w:b/>
          <w:i/>
          <w:noProof/>
          <w:sz w:val="20"/>
          <w:szCs w:val="20"/>
        </w:rPr>
        <mc:AlternateContent>
          <mc:Choice Requires="wps">
            <w:drawing>
              <wp:anchor distT="45720" distB="45720" distL="114300" distR="114300" simplePos="0" relativeHeight="251659264" behindDoc="0" locked="0" layoutInCell="1" allowOverlap="1" wp14:anchorId="6AB61BB4" wp14:editId="40AD348B">
                <wp:simplePos x="0" y="0"/>
                <wp:positionH relativeFrom="margin">
                  <wp:align>left</wp:align>
                </wp:positionH>
                <wp:positionV relativeFrom="paragraph">
                  <wp:posOffset>0</wp:posOffset>
                </wp:positionV>
                <wp:extent cx="5942965" cy="1404620"/>
                <wp:effectExtent l="0" t="0" r="63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1404620"/>
                        </a:xfrm>
                        <a:prstGeom prst="rect">
                          <a:avLst/>
                        </a:prstGeom>
                        <a:solidFill>
                          <a:srgbClr val="FFFFFF"/>
                        </a:solidFill>
                        <a:ln w="9525">
                          <a:noFill/>
                          <a:miter lim="800000"/>
                          <a:headEnd/>
                          <a:tailEnd/>
                        </a:ln>
                      </wps:spPr>
                      <wps:txbx>
                        <w:txbxContent>
                          <w:p w14:paraId="14661D51" w14:textId="260E40E6" w:rsidR="0042128D" w:rsidRDefault="0042128D" w:rsidP="0042128D">
                            <w:pPr>
                              <w:jc w:val="center"/>
                              <w:rPr>
                                <w:rFonts w:ascii="Times New Roman" w:hAnsi="Times New Roman" w:cs="Times New Roman"/>
                                <w:b/>
                                <w:bCs/>
                                <w:sz w:val="28"/>
                                <w:szCs w:val="28"/>
                              </w:rPr>
                            </w:pPr>
                            <w:r>
                              <w:rPr>
                                <w:rFonts w:ascii="Times New Roman" w:hAnsi="Times New Roman" w:cs="Times New Roman"/>
                                <w:b/>
                                <w:bCs/>
                                <w:sz w:val="28"/>
                                <w:szCs w:val="28"/>
                              </w:rPr>
                              <w:t>A Field-Deployable and Low-Cost PCR</w:t>
                            </w:r>
                            <w:r w:rsidR="00447DAA">
                              <w:rPr>
                                <w:rFonts w:ascii="Times New Roman" w:hAnsi="Times New Roman" w:cs="Times New Roman"/>
                                <w:b/>
                                <w:bCs/>
                                <w:sz w:val="28"/>
                                <w:szCs w:val="28"/>
                              </w:rPr>
                              <w:t xml:space="preserve"> (FL</w:t>
                            </w:r>
                            <w:r w:rsidR="00310A29">
                              <w:rPr>
                                <w:rFonts w:ascii="Times New Roman" w:hAnsi="Times New Roman" w:cs="Times New Roman"/>
                                <w:b/>
                                <w:bCs/>
                                <w:sz w:val="28"/>
                                <w:szCs w:val="28"/>
                              </w:rPr>
                              <w:t>C</w:t>
                            </w:r>
                            <w:r w:rsidR="00447DAA">
                              <w:rPr>
                                <w:rFonts w:ascii="Times New Roman" w:hAnsi="Times New Roman" w:cs="Times New Roman"/>
                                <w:b/>
                                <w:bCs/>
                                <w:sz w:val="28"/>
                                <w:szCs w:val="28"/>
                              </w:rPr>
                              <w:t>-PCR)</w:t>
                            </w:r>
                            <w:r>
                              <w:rPr>
                                <w:rFonts w:ascii="Times New Roman" w:hAnsi="Times New Roman" w:cs="Times New Roman"/>
                                <w:b/>
                                <w:bCs/>
                                <w:sz w:val="28"/>
                                <w:szCs w:val="28"/>
                              </w:rPr>
                              <w:t xml:space="preserve"> Thermocycler for the </w:t>
                            </w:r>
                            <w:r w:rsidR="00396239">
                              <w:rPr>
                                <w:rFonts w:ascii="Times New Roman" w:hAnsi="Times New Roman" w:cs="Times New Roman"/>
                                <w:b/>
                                <w:bCs/>
                                <w:sz w:val="28"/>
                                <w:szCs w:val="28"/>
                              </w:rPr>
                              <w:t xml:space="preserve">Rapid </w:t>
                            </w:r>
                            <w:r>
                              <w:rPr>
                                <w:rFonts w:ascii="Times New Roman" w:hAnsi="Times New Roman" w:cs="Times New Roman"/>
                                <w:b/>
                                <w:bCs/>
                                <w:sz w:val="28"/>
                                <w:szCs w:val="28"/>
                              </w:rPr>
                              <w:t xml:space="preserve">Detection of Environmental </w:t>
                            </w:r>
                            <w:r w:rsidRPr="00783AC6">
                              <w:rPr>
                                <w:rFonts w:ascii="Times New Roman" w:hAnsi="Times New Roman" w:cs="Times New Roman"/>
                                <w:b/>
                                <w:bCs/>
                                <w:i/>
                                <w:sz w:val="28"/>
                                <w:szCs w:val="28"/>
                              </w:rPr>
                              <w:t>E. coli</w:t>
                            </w:r>
                          </w:p>
                          <w:p w14:paraId="2C7F6AFE" w14:textId="01D50E37" w:rsidR="0042128D" w:rsidRPr="007B035A" w:rsidRDefault="0042128D" w:rsidP="0042128D">
                            <w:pPr>
                              <w:spacing w:before="120" w:after="120"/>
                              <w:jc w:val="center"/>
                              <w:rPr>
                                <w:rFonts w:ascii="Times New Roman" w:hAnsi="Times New Roman" w:cs="Times New Roman"/>
                                <w:i/>
                                <w:sz w:val="16"/>
                                <w:szCs w:val="16"/>
                              </w:rPr>
                            </w:pP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James Fe</w:t>
                            </w:r>
                            <w:r w:rsidR="00BD738B">
                              <w:rPr>
                                <w:rFonts w:ascii="Times New Roman" w:hAnsi="Times New Roman" w:cs="Times New Roman"/>
                                <w:i/>
                                <w:sz w:val="16"/>
                                <w:szCs w:val="16"/>
                              </w:rPr>
                              <w:t>r</w:t>
                            </w:r>
                            <w:r w:rsidRPr="007B035A">
                              <w:rPr>
                                <w:rFonts w:ascii="Times New Roman" w:hAnsi="Times New Roman" w:cs="Times New Roman"/>
                                <w:i/>
                                <w:sz w:val="16"/>
                                <w:szCs w:val="16"/>
                              </w:rPr>
                              <w:t xml:space="preserve">guson, </w:t>
                            </w:r>
                            <w:r w:rsidRPr="007B035A">
                              <w:rPr>
                                <w:rFonts w:ascii="Times New Roman" w:hAnsi="Times New Roman" w:cs="Times New Roman"/>
                                <w:i/>
                                <w:sz w:val="16"/>
                                <w:szCs w:val="16"/>
                                <w:vertAlign w:val="superscript"/>
                              </w:rPr>
                              <w:t>1</w:t>
                            </w:r>
                            <w:r w:rsidRPr="007B035A">
                              <w:rPr>
                                <w:rFonts w:ascii="Times New Roman" w:hAnsi="Times New Roman" w:cs="Times New Roman"/>
                                <w:i/>
                                <w:sz w:val="16"/>
                                <w:szCs w:val="16"/>
                              </w:rPr>
                              <w:t xml:space="preserve"> Jesse Duran, </w:t>
                            </w:r>
                            <w:r w:rsidRPr="007B035A">
                              <w:rPr>
                                <w:rFonts w:ascii="Times New Roman" w:hAnsi="Times New Roman" w:cs="Times New Roman"/>
                                <w:i/>
                                <w:sz w:val="16"/>
                                <w:szCs w:val="16"/>
                                <w:vertAlign w:val="superscript"/>
                              </w:rPr>
                              <w:t xml:space="preserve">2 </w:t>
                            </w:r>
                            <w:r w:rsidRPr="007B035A">
                              <w:rPr>
                                <w:rFonts w:ascii="Times New Roman" w:hAnsi="Times New Roman" w:cs="Times New Roman"/>
                                <w:i/>
                                <w:sz w:val="16"/>
                                <w:szCs w:val="16"/>
                              </w:rPr>
                              <w:t xml:space="preserve">Wesley </w:t>
                            </w:r>
                            <w:proofErr w:type="spellStart"/>
                            <w:r w:rsidRPr="007B035A">
                              <w:rPr>
                                <w:rFonts w:ascii="Times New Roman" w:hAnsi="Times New Roman" w:cs="Times New Roman"/>
                                <w:i/>
                                <w:sz w:val="16"/>
                                <w:szCs w:val="16"/>
                              </w:rPr>
                              <w:t>Killinen</w:t>
                            </w:r>
                            <w:proofErr w:type="spellEnd"/>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1</w:t>
                            </w:r>
                            <w:r w:rsidRPr="007B035A">
                              <w:rPr>
                                <w:rFonts w:ascii="Times New Roman" w:hAnsi="Times New Roman" w:cs="Times New Roman"/>
                                <w:i/>
                                <w:sz w:val="16"/>
                                <w:szCs w:val="16"/>
                              </w:rPr>
                              <w:t xml:space="preserve"> Jason Wagner, </w:t>
                            </w:r>
                            <w:r w:rsidRPr="007B035A">
                              <w:rPr>
                                <w:rFonts w:ascii="Times New Roman" w:hAnsi="Times New Roman" w:cs="Times New Roman"/>
                                <w:i/>
                                <w:sz w:val="16"/>
                                <w:szCs w:val="16"/>
                                <w:vertAlign w:val="superscript"/>
                              </w:rPr>
                              <w:t xml:space="preserve">2 </w:t>
                            </w:r>
                            <w:r w:rsidRPr="007B035A">
                              <w:rPr>
                                <w:rFonts w:ascii="Times New Roman" w:hAnsi="Times New Roman" w:cs="Times New Roman"/>
                                <w:i/>
                                <w:sz w:val="16"/>
                                <w:szCs w:val="16"/>
                              </w:rPr>
                              <w:t xml:space="preserve">Caroline </w:t>
                            </w:r>
                            <w:proofErr w:type="spellStart"/>
                            <w:r w:rsidRPr="007B035A">
                              <w:rPr>
                                <w:rFonts w:ascii="Times New Roman" w:hAnsi="Times New Roman" w:cs="Times New Roman"/>
                                <w:i/>
                                <w:sz w:val="16"/>
                                <w:szCs w:val="16"/>
                              </w:rPr>
                              <w:t>Kulesza</w:t>
                            </w:r>
                            <w:proofErr w:type="spellEnd"/>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Christie Chatterley,</w:t>
                            </w:r>
                            <w:r w:rsidR="00B167DD">
                              <w:rPr>
                                <w:rFonts w:ascii="Times New Roman" w:hAnsi="Times New Roman" w:cs="Times New Roman"/>
                                <w:i/>
                                <w:sz w:val="16"/>
                                <w:szCs w:val="16"/>
                              </w:rPr>
                              <w:t xml:space="preserve"> and</w:t>
                            </w:r>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Yiyan Li</w:t>
                            </w:r>
                            <w:r w:rsidR="00F609FC">
                              <w:rPr>
                                <w:rFonts w:ascii="Times New Roman" w:hAnsi="Times New Roman" w:cs="Times New Roman"/>
                                <w:i/>
                                <w:sz w:val="16"/>
                                <w:szCs w:val="16"/>
                              </w:rPr>
                              <w:t>, Member, IEEE</w:t>
                            </w:r>
                          </w:p>
                          <w:p w14:paraId="2F385F73" w14:textId="77777777" w:rsidR="0042128D" w:rsidRDefault="0042128D" w:rsidP="0042128D">
                            <w:pPr>
                              <w:spacing w:after="0" w:line="0" w:lineRule="atLeast"/>
                              <w:jc w:val="center"/>
                              <w:rPr>
                                <w:rFonts w:ascii="Times New Roman" w:hAnsi="Times New Roman" w:cs="Times New Roman"/>
                                <w:sz w:val="18"/>
                                <w:szCs w:val="18"/>
                              </w:rPr>
                            </w:pPr>
                            <w:r w:rsidRPr="007B035A">
                              <w:rPr>
                                <w:rFonts w:ascii="Times New Roman" w:hAnsi="Times New Roman" w:cs="Times New Roman"/>
                                <w:sz w:val="18"/>
                                <w:szCs w:val="18"/>
                                <w:vertAlign w:val="superscript"/>
                              </w:rPr>
                              <w:t xml:space="preserve">1 </w:t>
                            </w:r>
                            <w:r w:rsidRPr="00F90B57">
                              <w:rPr>
                                <w:rFonts w:ascii="Times New Roman" w:hAnsi="Times New Roman" w:cs="Times New Roman"/>
                                <w:sz w:val="18"/>
                                <w:szCs w:val="18"/>
                              </w:rPr>
                              <w:t>Department of Physics and Engineering, Fort Lewis College, Durango, CO, USA</w:t>
                            </w:r>
                          </w:p>
                          <w:p w14:paraId="20B29C11" w14:textId="2EB3C5F2" w:rsidR="0042128D" w:rsidRDefault="0042128D" w:rsidP="0042128D">
                            <w:pPr>
                              <w:spacing w:after="0" w:line="0" w:lineRule="atLeast"/>
                              <w:jc w:val="center"/>
                              <w:rPr>
                                <w:rFonts w:ascii="Times New Roman" w:hAnsi="Times New Roman" w:cs="Times New Roman"/>
                                <w:sz w:val="18"/>
                                <w:szCs w:val="18"/>
                              </w:rPr>
                            </w:pPr>
                            <w:r>
                              <w:rPr>
                                <w:rFonts w:ascii="Times New Roman" w:hAnsi="Times New Roman" w:cs="Times New Roman"/>
                                <w:sz w:val="18"/>
                                <w:szCs w:val="18"/>
                                <w:vertAlign w:val="superscript"/>
                              </w:rPr>
                              <w:t>2</w:t>
                            </w:r>
                            <w:r w:rsidRPr="00A952D2">
                              <w:rPr>
                                <w:rFonts w:ascii="Times New Roman" w:hAnsi="Times New Roman" w:cs="Times New Roman"/>
                                <w:sz w:val="18"/>
                                <w:szCs w:val="18"/>
                                <w:vertAlign w:val="superscript"/>
                              </w:rPr>
                              <w:t xml:space="preserve"> </w:t>
                            </w:r>
                            <w:r w:rsidRPr="00F90B57">
                              <w:rPr>
                                <w:rFonts w:ascii="Times New Roman" w:hAnsi="Times New Roman" w:cs="Times New Roman"/>
                                <w:sz w:val="18"/>
                                <w:szCs w:val="18"/>
                              </w:rPr>
                              <w:t xml:space="preserve">Department of </w:t>
                            </w:r>
                            <w:r>
                              <w:rPr>
                                <w:rFonts w:ascii="Times New Roman" w:hAnsi="Times New Roman" w:cs="Times New Roman"/>
                                <w:sz w:val="18"/>
                                <w:szCs w:val="18"/>
                              </w:rPr>
                              <w:t>Biology</w:t>
                            </w:r>
                            <w:r w:rsidRPr="00F90B57">
                              <w:rPr>
                                <w:rFonts w:ascii="Times New Roman" w:hAnsi="Times New Roman" w:cs="Times New Roman"/>
                                <w:sz w:val="18"/>
                                <w:szCs w:val="18"/>
                              </w:rPr>
                              <w:t>, Fort Lewis College, Durango, CO, USA</w:t>
                            </w:r>
                          </w:p>
                          <w:p w14:paraId="41BD9EA5" w14:textId="77777777" w:rsidR="009C1DF0" w:rsidRDefault="009C1DF0" w:rsidP="0042128D">
                            <w:pPr>
                              <w:spacing w:after="0" w:line="0" w:lineRule="atLeast"/>
                              <w:jc w:val="center"/>
                              <w:rPr>
                                <w:rFonts w:ascii="Times New Roman" w:hAnsi="Times New Roman" w:cs="Times New Roman"/>
                                <w:sz w:val="18"/>
                                <w:szCs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AB61BB4" id="_x0000_t202" coordsize="21600,21600" o:spt="202" path="m,l,21600r21600,l21600,xe">
                <v:stroke joinstyle="miter"/>
                <v:path gradientshapeok="t" o:connecttype="rect"/>
              </v:shapetype>
              <v:shape id="Text Box 2" o:spid="_x0000_s1026" type="#_x0000_t202" style="position:absolute;left:0;text-align:left;margin-left:0;margin-top:0;width:467.95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" stroked="f">
                <v:textbox style="mso-fit-shape-to-text:t">
                  <w:txbxContent>
                    <w:p w14:paraId="14661D51" w14:textId="260E40E6" w:rsidR="0042128D" w:rsidRDefault="0042128D" w:rsidP="0042128D">
                      <w:pPr>
                        <w:jc w:val="center"/>
                        <w:rPr>
                          <w:rFonts w:ascii="Times New Roman" w:hAnsi="Times New Roman" w:cs="Times New Roman"/>
                          <w:b/>
                          <w:bCs/>
                          <w:sz w:val="28"/>
                          <w:szCs w:val="28"/>
                        </w:rPr>
                      </w:pPr>
                      <w:r>
                        <w:rPr>
                          <w:rFonts w:ascii="Times New Roman" w:hAnsi="Times New Roman" w:cs="Times New Roman"/>
                          <w:b/>
                          <w:bCs/>
                          <w:sz w:val="28"/>
                          <w:szCs w:val="28"/>
                        </w:rPr>
                        <w:t>A Field-Deployable and Low-Cost PCR</w:t>
                      </w:r>
                      <w:r w:rsidR="00447DAA">
                        <w:rPr>
                          <w:rFonts w:ascii="Times New Roman" w:hAnsi="Times New Roman" w:cs="Times New Roman"/>
                          <w:b/>
                          <w:bCs/>
                          <w:sz w:val="28"/>
                          <w:szCs w:val="28"/>
                        </w:rPr>
                        <w:t xml:space="preserve"> (FL</w:t>
                      </w:r>
                      <w:r w:rsidR="00310A29">
                        <w:rPr>
                          <w:rFonts w:ascii="Times New Roman" w:hAnsi="Times New Roman" w:cs="Times New Roman"/>
                          <w:b/>
                          <w:bCs/>
                          <w:sz w:val="28"/>
                          <w:szCs w:val="28"/>
                        </w:rPr>
                        <w:t>C</w:t>
                      </w:r>
                      <w:r w:rsidR="00447DAA">
                        <w:rPr>
                          <w:rFonts w:ascii="Times New Roman" w:hAnsi="Times New Roman" w:cs="Times New Roman"/>
                          <w:b/>
                          <w:bCs/>
                          <w:sz w:val="28"/>
                          <w:szCs w:val="28"/>
                        </w:rPr>
                        <w:t>-PCR)</w:t>
                      </w:r>
                      <w:r>
                        <w:rPr>
                          <w:rFonts w:ascii="Times New Roman" w:hAnsi="Times New Roman" w:cs="Times New Roman"/>
                          <w:b/>
                          <w:bCs/>
                          <w:sz w:val="28"/>
                          <w:szCs w:val="28"/>
                        </w:rPr>
                        <w:t xml:space="preserve"> Thermocycler for the </w:t>
                      </w:r>
                      <w:r w:rsidR="00396239">
                        <w:rPr>
                          <w:rFonts w:ascii="Times New Roman" w:hAnsi="Times New Roman" w:cs="Times New Roman"/>
                          <w:b/>
                          <w:bCs/>
                          <w:sz w:val="28"/>
                          <w:szCs w:val="28"/>
                        </w:rPr>
                        <w:t xml:space="preserve">Rapid </w:t>
                      </w:r>
                      <w:r>
                        <w:rPr>
                          <w:rFonts w:ascii="Times New Roman" w:hAnsi="Times New Roman" w:cs="Times New Roman"/>
                          <w:b/>
                          <w:bCs/>
                          <w:sz w:val="28"/>
                          <w:szCs w:val="28"/>
                        </w:rPr>
                        <w:t xml:space="preserve">Detection of Environmental </w:t>
                      </w:r>
                      <w:r w:rsidRPr="00783AC6">
                        <w:rPr>
                          <w:rFonts w:ascii="Times New Roman" w:hAnsi="Times New Roman" w:cs="Times New Roman"/>
                          <w:b/>
                          <w:bCs/>
                          <w:i/>
                          <w:sz w:val="28"/>
                          <w:szCs w:val="28"/>
                        </w:rPr>
                        <w:t>E. coli</w:t>
                      </w:r>
                    </w:p>
                    <w:p w14:paraId="2C7F6AFE" w14:textId="01D50E37" w:rsidR="0042128D" w:rsidRPr="007B035A" w:rsidRDefault="0042128D" w:rsidP="0042128D">
                      <w:pPr>
                        <w:spacing w:before="120" w:after="120"/>
                        <w:jc w:val="center"/>
                        <w:rPr>
                          <w:rFonts w:ascii="Times New Roman" w:hAnsi="Times New Roman" w:cs="Times New Roman"/>
                          <w:i/>
                          <w:sz w:val="16"/>
                          <w:szCs w:val="16"/>
                        </w:rPr>
                      </w:pP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James Fe</w:t>
                      </w:r>
                      <w:r w:rsidR="00BD738B">
                        <w:rPr>
                          <w:rFonts w:ascii="Times New Roman" w:hAnsi="Times New Roman" w:cs="Times New Roman"/>
                          <w:i/>
                          <w:sz w:val="16"/>
                          <w:szCs w:val="16"/>
                        </w:rPr>
                        <w:t>r</w:t>
                      </w:r>
                      <w:r w:rsidRPr="007B035A">
                        <w:rPr>
                          <w:rFonts w:ascii="Times New Roman" w:hAnsi="Times New Roman" w:cs="Times New Roman"/>
                          <w:i/>
                          <w:sz w:val="16"/>
                          <w:szCs w:val="16"/>
                        </w:rPr>
                        <w:t xml:space="preserve">guson, </w:t>
                      </w:r>
                      <w:r w:rsidRPr="007B035A">
                        <w:rPr>
                          <w:rFonts w:ascii="Times New Roman" w:hAnsi="Times New Roman" w:cs="Times New Roman"/>
                          <w:i/>
                          <w:sz w:val="16"/>
                          <w:szCs w:val="16"/>
                          <w:vertAlign w:val="superscript"/>
                        </w:rPr>
                        <w:t>1</w:t>
                      </w:r>
                      <w:r w:rsidRPr="007B035A">
                        <w:rPr>
                          <w:rFonts w:ascii="Times New Roman" w:hAnsi="Times New Roman" w:cs="Times New Roman"/>
                          <w:i/>
                          <w:sz w:val="16"/>
                          <w:szCs w:val="16"/>
                        </w:rPr>
                        <w:t xml:space="preserve"> Jesse Duran, </w:t>
                      </w:r>
                      <w:r w:rsidRPr="007B035A">
                        <w:rPr>
                          <w:rFonts w:ascii="Times New Roman" w:hAnsi="Times New Roman" w:cs="Times New Roman"/>
                          <w:i/>
                          <w:sz w:val="16"/>
                          <w:szCs w:val="16"/>
                          <w:vertAlign w:val="superscript"/>
                        </w:rPr>
                        <w:t xml:space="preserve">2 </w:t>
                      </w:r>
                      <w:r w:rsidRPr="007B035A">
                        <w:rPr>
                          <w:rFonts w:ascii="Times New Roman" w:hAnsi="Times New Roman" w:cs="Times New Roman"/>
                          <w:i/>
                          <w:sz w:val="16"/>
                          <w:szCs w:val="16"/>
                        </w:rPr>
                        <w:t xml:space="preserve">Wesley </w:t>
                      </w:r>
                      <w:proofErr w:type="spellStart"/>
                      <w:r w:rsidRPr="007B035A">
                        <w:rPr>
                          <w:rFonts w:ascii="Times New Roman" w:hAnsi="Times New Roman" w:cs="Times New Roman"/>
                          <w:i/>
                          <w:sz w:val="16"/>
                          <w:szCs w:val="16"/>
                        </w:rPr>
                        <w:t>Killinen</w:t>
                      </w:r>
                      <w:proofErr w:type="spellEnd"/>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1</w:t>
                      </w:r>
                      <w:r w:rsidRPr="007B035A">
                        <w:rPr>
                          <w:rFonts w:ascii="Times New Roman" w:hAnsi="Times New Roman" w:cs="Times New Roman"/>
                          <w:i/>
                          <w:sz w:val="16"/>
                          <w:szCs w:val="16"/>
                        </w:rPr>
                        <w:t xml:space="preserve"> Jason Wagner, </w:t>
                      </w:r>
                      <w:r w:rsidRPr="007B035A">
                        <w:rPr>
                          <w:rFonts w:ascii="Times New Roman" w:hAnsi="Times New Roman" w:cs="Times New Roman"/>
                          <w:i/>
                          <w:sz w:val="16"/>
                          <w:szCs w:val="16"/>
                          <w:vertAlign w:val="superscript"/>
                        </w:rPr>
                        <w:t xml:space="preserve">2 </w:t>
                      </w:r>
                      <w:r w:rsidRPr="007B035A">
                        <w:rPr>
                          <w:rFonts w:ascii="Times New Roman" w:hAnsi="Times New Roman" w:cs="Times New Roman"/>
                          <w:i/>
                          <w:sz w:val="16"/>
                          <w:szCs w:val="16"/>
                        </w:rPr>
                        <w:t xml:space="preserve">Caroline </w:t>
                      </w:r>
                      <w:proofErr w:type="spellStart"/>
                      <w:r w:rsidRPr="007B035A">
                        <w:rPr>
                          <w:rFonts w:ascii="Times New Roman" w:hAnsi="Times New Roman" w:cs="Times New Roman"/>
                          <w:i/>
                          <w:sz w:val="16"/>
                          <w:szCs w:val="16"/>
                        </w:rPr>
                        <w:t>Kulesza</w:t>
                      </w:r>
                      <w:proofErr w:type="spellEnd"/>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Christie Chatterley,</w:t>
                      </w:r>
                      <w:r w:rsidR="00B167DD">
                        <w:rPr>
                          <w:rFonts w:ascii="Times New Roman" w:hAnsi="Times New Roman" w:cs="Times New Roman"/>
                          <w:i/>
                          <w:sz w:val="16"/>
                          <w:szCs w:val="16"/>
                        </w:rPr>
                        <w:t xml:space="preserve"> and</w:t>
                      </w:r>
                      <w:r w:rsidRPr="007B035A">
                        <w:rPr>
                          <w:rFonts w:ascii="Times New Roman" w:hAnsi="Times New Roman" w:cs="Times New Roman"/>
                          <w:i/>
                          <w:sz w:val="16"/>
                          <w:szCs w:val="16"/>
                        </w:rPr>
                        <w:t xml:space="preserve"> </w:t>
                      </w:r>
                      <w:r w:rsidRPr="007B035A">
                        <w:rPr>
                          <w:rFonts w:ascii="Times New Roman" w:hAnsi="Times New Roman" w:cs="Times New Roman"/>
                          <w:i/>
                          <w:sz w:val="16"/>
                          <w:szCs w:val="16"/>
                          <w:vertAlign w:val="superscript"/>
                        </w:rPr>
                        <w:t xml:space="preserve">1 </w:t>
                      </w:r>
                      <w:r w:rsidRPr="007B035A">
                        <w:rPr>
                          <w:rFonts w:ascii="Times New Roman" w:hAnsi="Times New Roman" w:cs="Times New Roman"/>
                          <w:i/>
                          <w:sz w:val="16"/>
                          <w:szCs w:val="16"/>
                        </w:rPr>
                        <w:t>Yiyan Li</w:t>
                      </w:r>
                      <w:r w:rsidR="00F609FC">
                        <w:rPr>
                          <w:rFonts w:ascii="Times New Roman" w:hAnsi="Times New Roman" w:cs="Times New Roman"/>
                          <w:i/>
                          <w:sz w:val="16"/>
                          <w:szCs w:val="16"/>
                        </w:rPr>
                        <w:t>, Member, IEEE</w:t>
                      </w:r>
                    </w:p>
                    <w:p w14:paraId="2F385F73" w14:textId="77777777" w:rsidR="0042128D" w:rsidRDefault="0042128D" w:rsidP="0042128D">
                      <w:pPr>
                        <w:spacing w:after="0" w:line="0" w:lineRule="atLeast"/>
                        <w:jc w:val="center"/>
                        <w:rPr>
                          <w:rFonts w:ascii="Times New Roman" w:hAnsi="Times New Roman" w:cs="Times New Roman"/>
                          <w:sz w:val="18"/>
                          <w:szCs w:val="18"/>
                        </w:rPr>
                      </w:pPr>
                      <w:r w:rsidRPr="007B035A">
                        <w:rPr>
                          <w:rFonts w:ascii="Times New Roman" w:hAnsi="Times New Roman" w:cs="Times New Roman"/>
                          <w:sz w:val="18"/>
                          <w:szCs w:val="18"/>
                          <w:vertAlign w:val="superscript"/>
                        </w:rPr>
                        <w:t xml:space="preserve">1 </w:t>
                      </w:r>
                      <w:r w:rsidRPr="00F90B57">
                        <w:rPr>
                          <w:rFonts w:ascii="Times New Roman" w:hAnsi="Times New Roman" w:cs="Times New Roman"/>
                          <w:sz w:val="18"/>
                          <w:szCs w:val="18"/>
                        </w:rPr>
                        <w:t>Department of Physics and Engineering, Fort Lewis College, Durango, CO, USA</w:t>
                      </w:r>
                    </w:p>
                    <w:p w14:paraId="20B29C11" w14:textId="2EB3C5F2" w:rsidR="0042128D" w:rsidRDefault="0042128D" w:rsidP="0042128D">
                      <w:pPr>
                        <w:spacing w:after="0" w:line="0" w:lineRule="atLeast"/>
                        <w:jc w:val="center"/>
                        <w:rPr>
                          <w:rFonts w:ascii="Times New Roman" w:hAnsi="Times New Roman" w:cs="Times New Roman"/>
                          <w:sz w:val="18"/>
                          <w:szCs w:val="18"/>
                        </w:rPr>
                      </w:pPr>
                      <w:r>
                        <w:rPr>
                          <w:rFonts w:ascii="Times New Roman" w:hAnsi="Times New Roman" w:cs="Times New Roman"/>
                          <w:sz w:val="18"/>
                          <w:szCs w:val="18"/>
                          <w:vertAlign w:val="superscript"/>
                        </w:rPr>
                        <w:t>2</w:t>
                      </w:r>
                      <w:r w:rsidRPr="00A952D2">
                        <w:rPr>
                          <w:rFonts w:ascii="Times New Roman" w:hAnsi="Times New Roman" w:cs="Times New Roman"/>
                          <w:sz w:val="18"/>
                          <w:szCs w:val="18"/>
                          <w:vertAlign w:val="superscript"/>
                        </w:rPr>
                        <w:t xml:space="preserve"> </w:t>
                      </w:r>
                      <w:r w:rsidRPr="00F90B57">
                        <w:rPr>
                          <w:rFonts w:ascii="Times New Roman" w:hAnsi="Times New Roman" w:cs="Times New Roman"/>
                          <w:sz w:val="18"/>
                          <w:szCs w:val="18"/>
                        </w:rPr>
                        <w:t xml:space="preserve">Department of </w:t>
                      </w:r>
                      <w:r>
                        <w:rPr>
                          <w:rFonts w:ascii="Times New Roman" w:hAnsi="Times New Roman" w:cs="Times New Roman"/>
                          <w:sz w:val="18"/>
                          <w:szCs w:val="18"/>
                        </w:rPr>
                        <w:t>Biology</w:t>
                      </w:r>
                      <w:r w:rsidRPr="00F90B57">
                        <w:rPr>
                          <w:rFonts w:ascii="Times New Roman" w:hAnsi="Times New Roman" w:cs="Times New Roman"/>
                          <w:sz w:val="18"/>
                          <w:szCs w:val="18"/>
                        </w:rPr>
                        <w:t>, Fort Lewis College, Durango, CO, USA</w:t>
                      </w:r>
                    </w:p>
                    <w:p w14:paraId="41BD9EA5" w14:textId="77777777" w:rsidR="009C1DF0" w:rsidRDefault="009C1DF0" w:rsidP="0042128D">
                      <w:pPr>
                        <w:spacing w:after="0" w:line="0" w:lineRule="atLeast"/>
                        <w:jc w:val="center"/>
                        <w:rPr>
                          <w:rFonts w:ascii="Times New Roman" w:hAnsi="Times New Roman" w:cs="Times New Roman"/>
                          <w:sz w:val="18"/>
                          <w:szCs w:val="18"/>
                        </w:rPr>
                      </w:pPr>
                    </w:p>
                  </w:txbxContent>
                </v:textbox>
                <w10:wrap type="square" anchorx="margin"/>
              </v:shape>
            </w:pict>
          </mc:Fallback>
        </mc:AlternateContent>
      </w:r>
      <w:r w:rsidR="00474909" w:rsidRPr="00E93A14">
        <w:rPr>
          <w:rFonts w:ascii="Times New Roman" w:hAnsi="Times New Roman" w:cs="Times New Roman"/>
          <w:b/>
          <w:bCs/>
          <w:i/>
          <w:sz w:val="20"/>
          <w:szCs w:val="20"/>
        </w:rPr>
        <w:t>Abstract</w:t>
      </w:r>
      <w:r w:rsidR="00781684" w:rsidRPr="00E93A14">
        <w:rPr>
          <w:rFonts w:ascii="Times New Roman" w:hAnsi="Times New Roman" w:cs="Times New Roman"/>
        </w:rPr>
        <w:t>—</w:t>
      </w:r>
      <w:r w:rsidR="00F3779B" w:rsidRPr="00E93A14">
        <w:rPr>
          <w:rFonts w:ascii="Times New Roman" w:hAnsi="Times New Roman" w:cs="Times New Roman"/>
        </w:rPr>
        <w:t xml:space="preserve"> </w:t>
      </w:r>
      <w:r w:rsidR="00FE5B87" w:rsidRPr="00E93A14">
        <w:rPr>
          <w:rFonts w:ascii="Times New Roman" w:hAnsi="Times New Roman" w:cs="Times New Roman"/>
          <w:b/>
          <w:sz w:val="18"/>
          <w:szCs w:val="20"/>
        </w:rPr>
        <w:t>This is a proof-of-concept study for the development of a</w:t>
      </w:r>
      <w:r w:rsidR="00F4129B" w:rsidRPr="00E93A14">
        <w:rPr>
          <w:rFonts w:ascii="Times New Roman" w:hAnsi="Times New Roman" w:cs="Times New Roman"/>
          <w:b/>
          <w:sz w:val="18"/>
          <w:szCs w:val="20"/>
        </w:rPr>
        <w:t xml:space="preserve"> field-deployable</w:t>
      </w:r>
      <w:r w:rsidR="00CB7B08" w:rsidRPr="00E93A14">
        <w:rPr>
          <w:rFonts w:ascii="Times New Roman" w:hAnsi="Times New Roman" w:cs="Times New Roman"/>
          <w:b/>
          <w:sz w:val="18"/>
          <w:szCs w:val="20"/>
        </w:rPr>
        <w:t xml:space="preserve"> and</w:t>
      </w:r>
      <w:r w:rsidR="00F4129B" w:rsidRPr="00E93A14">
        <w:rPr>
          <w:rFonts w:ascii="Times New Roman" w:hAnsi="Times New Roman" w:cs="Times New Roman"/>
          <w:b/>
          <w:sz w:val="18"/>
          <w:szCs w:val="20"/>
        </w:rPr>
        <w:t xml:space="preserve"> </w:t>
      </w:r>
      <w:r w:rsidR="00CB7B08" w:rsidRPr="00E93A14">
        <w:rPr>
          <w:rFonts w:ascii="Times New Roman" w:hAnsi="Times New Roman" w:cs="Times New Roman"/>
          <w:b/>
          <w:sz w:val="18"/>
          <w:szCs w:val="20"/>
        </w:rPr>
        <w:t>low-cost PCR</w:t>
      </w:r>
      <w:r w:rsidR="00F4129B" w:rsidRPr="00E93A14">
        <w:rPr>
          <w:rFonts w:ascii="Times New Roman" w:hAnsi="Times New Roman" w:cs="Times New Roman"/>
          <w:b/>
          <w:sz w:val="18"/>
          <w:szCs w:val="20"/>
        </w:rPr>
        <w:t xml:space="preserve"> thermocycler</w:t>
      </w:r>
      <w:r w:rsidR="00CB7B08" w:rsidRPr="00E93A14">
        <w:rPr>
          <w:rFonts w:ascii="Times New Roman" w:hAnsi="Times New Roman" w:cs="Times New Roman"/>
          <w:b/>
          <w:sz w:val="18"/>
          <w:szCs w:val="20"/>
        </w:rPr>
        <w:t xml:space="preserve"> (FLC-PCR)</w:t>
      </w:r>
      <w:r w:rsidR="00F4129B" w:rsidRPr="00E93A14">
        <w:rPr>
          <w:rFonts w:ascii="Times New Roman" w:hAnsi="Times New Roman" w:cs="Times New Roman"/>
          <w:b/>
          <w:sz w:val="18"/>
          <w:szCs w:val="20"/>
        </w:rPr>
        <w:t xml:space="preserve"> to perform Polymerase Chain Reaction (PCR) for </w:t>
      </w:r>
      <w:r w:rsidR="00356BBA">
        <w:rPr>
          <w:rFonts w:ascii="Times New Roman" w:hAnsi="Times New Roman" w:cs="Times New Roman"/>
          <w:b/>
          <w:sz w:val="18"/>
          <w:szCs w:val="20"/>
        </w:rPr>
        <w:t xml:space="preserve">the rapid detection of </w:t>
      </w:r>
      <w:r w:rsidR="00F4129B" w:rsidRPr="00E93A14">
        <w:rPr>
          <w:rFonts w:ascii="Times New Roman" w:hAnsi="Times New Roman" w:cs="Times New Roman"/>
          <w:b/>
          <w:sz w:val="18"/>
          <w:szCs w:val="20"/>
        </w:rPr>
        <w:t xml:space="preserve">environmental </w:t>
      </w:r>
      <w:r w:rsidR="00F4129B" w:rsidRPr="00E93A14">
        <w:rPr>
          <w:rFonts w:ascii="Times New Roman" w:hAnsi="Times New Roman" w:cs="Times New Roman"/>
          <w:b/>
          <w:i/>
          <w:sz w:val="18"/>
          <w:szCs w:val="20"/>
        </w:rPr>
        <w:t>E. coli</w:t>
      </w:r>
      <w:r w:rsidR="00F4129B" w:rsidRPr="00E93A14">
        <w:rPr>
          <w:rFonts w:ascii="Times New Roman" w:hAnsi="Times New Roman" w:cs="Times New Roman"/>
          <w:b/>
          <w:sz w:val="18"/>
          <w:szCs w:val="20"/>
        </w:rPr>
        <w:t>. F</w:t>
      </w:r>
      <w:r w:rsidR="437C17A3" w:rsidRPr="00E93A14">
        <w:rPr>
          <w:rFonts w:ascii="Times New Roman" w:hAnsi="Times New Roman" w:cs="Times New Roman"/>
          <w:b/>
          <w:sz w:val="18"/>
          <w:szCs w:val="20"/>
        </w:rPr>
        <w:t>our</w:t>
      </w:r>
      <w:r w:rsidR="00F4129B" w:rsidRPr="00E93A14">
        <w:rPr>
          <w:rFonts w:ascii="Times New Roman" w:hAnsi="Times New Roman" w:cs="Times New Roman"/>
          <w:b/>
          <w:sz w:val="18"/>
          <w:szCs w:val="20"/>
        </w:rPr>
        <w:t xml:space="preserve"> efficient</w:t>
      </w:r>
      <w:r w:rsidR="437C17A3" w:rsidRPr="00E93A14">
        <w:rPr>
          <w:rFonts w:ascii="Times New Roman" w:hAnsi="Times New Roman" w:cs="Times New Roman"/>
          <w:b/>
          <w:sz w:val="18"/>
          <w:szCs w:val="20"/>
        </w:rPr>
        <w:t xml:space="preserve"> </w:t>
      </w:r>
      <w:r w:rsidR="00F4129B" w:rsidRPr="00E93A14">
        <w:rPr>
          <w:rFonts w:ascii="Times New Roman" w:hAnsi="Times New Roman" w:cs="Times New Roman"/>
          <w:b/>
          <w:sz w:val="18"/>
          <w:szCs w:val="20"/>
        </w:rPr>
        <w:t>(</w:t>
      </w:r>
      <w:r w:rsidR="437C17A3" w:rsidRPr="00E93A14">
        <w:rPr>
          <w:rFonts w:ascii="Times New Roman" w:hAnsi="Times New Roman" w:cs="Times New Roman"/>
          <w:b/>
          <w:sz w:val="18"/>
          <w:szCs w:val="20"/>
        </w:rPr>
        <w:t>77.1 W</w:t>
      </w:r>
      <w:r w:rsidR="00F4129B" w:rsidRPr="00E93A14">
        <w:rPr>
          <w:rFonts w:ascii="Times New Roman" w:hAnsi="Times New Roman" w:cs="Times New Roman"/>
          <w:b/>
          <w:sz w:val="18"/>
          <w:szCs w:val="20"/>
        </w:rPr>
        <w:t>)</w:t>
      </w:r>
      <w:r w:rsidR="437C17A3" w:rsidRPr="00E93A14">
        <w:rPr>
          <w:rFonts w:ascii="Times New Roman" w:hAnsi="Times New Roman" w:cs="Times New Roman"/>
          <w:b/>
          <w:sz w:val="18"/>
          <w:szCs w:val="20"/>
        </w:rPr>
        <w:t xml:space="preserve"> </w:t>
      </w:r>
      <w:proofErr w:type="spellStart"/>
      <w:r w:rsidR="437C17A3" w:rsidRPr="00E93A14">
        <w:rPr>
          <w:rFonts w:ascii="Times New Roman" w:hAnsi="Times New Roman" w:cs="Times New Roman"/>
          <w:b/>
          <w:sz w:val="18"/>
          <w:szCs w:val="20"/>
        </w:rPr>
        <w:t>peltier</w:t>
      </w:r>
      <w:proofErr w:type="spellEnd"/>
      <w:r w:rsidR="437C17A3" w:rsidRPr="00E93A14">
        <w:rPr>
          <w:rFonts w:ascii="Times New Roman" w:hAnsi="Times New Roman" w:cs="Times New Roman"/>
          <w:b/>
          <w:sz w:val="18"/>
          <w:szCs w:val="20"/>
        </w:rPr>
        <w:t xml:space="preserve"> modules</w:t>
      </w:r>
      <w:r w:rsidR="00F4129B" w:rsidRPr="00E93A14">
        <w:rPr>
          <w:rFonts w:ascii="Times New Roman" w:hAnsi="Times New Roman" w:cs="Times New Roman"/>
          <w:b/>
          <w:sz w:val="18"/>
          <w:szCs w:val="20"/>
        </w:rPr>
        <w:t xml:space="preserve"> </w:t>
      </w:r>
      <w:r w:rsidR="00251063" w:rsidRPr="00E93A14">
        <w:rPr>
          <w:rFonts w:ascii="Times New Roman" w:hAnsi="Times New Roman" w:cs="Times New Roman"/>
          <w:b/>
          <w:sz w:val="18"/>
          <w:szCs w:val="20"/>
        </w:rPr>
        <w:t>are</w:t>
      </w:r>
      <w:r w:rsidR="00F4129B" w:rsidRPr="00E93A14">
        <w:rPr>
          <w:rFonts w:ascii="Times New Roman" w:hAnsi="Times New Roman" w:cs="Times New Roman"/>
          <w:b/>
          <w:sz w:val="18"/>
          <w:szCs w:val="20"/>
        </w:rPr>
        <w:t xml:space="preserve"> used as the central temperature control unit. One 250 W silicone heating pad is used for the heating lid</w:t>
      </w:r>
      <w:r w:rsidR="00B8470E" w:rsidRPr="00E93A14">
        <w:rPr>
          <w:rFonts w:ascii="Times New Roman" w:hAnsi="Times New Roman" w:cs="Times New Roman"/>
          <w:b/>
          <w:sz w:val="18"/>
          <w:szCs w:val="20"/>
        </w:rPr>
        <w:t>. The PID (proportional–integral–derivative) control algorithm for the thermocycles is implemented by a low-cost 8-bit, 16 MHz microcontroller</w:t>
      </w:r>
      <w:r w:rsidR="00915332" w:rsidRPr="00E93A14">
        <w:rPr>
          <w:rFonts w:ascii="Times New Roman" w:hAnsi="Times New Roman" w:cs="Times New Roman"/>
          <w:b/>
          <w:sz w:val="18"/>
          <w:szCs w:val="20"/>
        </w:rPr>
        <w:t xml:space="preserve"> (ATMEGA328P-PU)</w:t>
      </w:r>
      <w:r w:rsidR="437C17A3" w:rsidRPr="00E93A14">
        <w:rPr>
          <w:rFonts w:ascii="Times New Roman" w:hAnsi="Times New Roman" w:cs="Times New Roman"/>
          <w:b/>
          <w:sz w:val="18"/>
          <w:szCs w:val="20"/>
        </w:rPr>
        <w:t xml:space="preserve">. </w:t>
      </w:r>
      <w:proofErr w:type="spellStart"/>
      <w:r w:rsidR="00845FB9" w:rsidRPr="00E93A14">
        <w:rPr>
          <w:rFonts w:ascii="Times New Roman" w:hAnsi="Times New Roman" w:cs="Times New Roman"/>
          <w:b/>
          <w:sz w:val="18"/>
          <w:szCs w:val="20"/>
        </w:rPr>
        <w:t>ybbW</w:t>
      </w:r>
      <w:proofErr w:type="spellEnd"/>
      <w:r w:rsidR="00845FB9" w:rsidRPr="00E93A14">
        <w:rPr>
          <w:rFonts w:ascii="Times New Roman" w:hAnsi="Times New Roman" w:cs="Times New Roman"/>
          <w:b/>
          <w:sz w:val="18"/>
          <w:szCs w:val="20"/>
        </w:rPr>
        <w:t xml:space="preserve"> and </w:t>
      </w:r>
      <w:proofErr w:type="spellStart"/>
      <w:r w:rsidR="00845FB9" w:rsidRPr="00E93A14">
        <w:rPr>
          <w:rFonts w:ascii="Times New Roman" w:hAnsi="Times New Roman" w:cs="Times New Roman"/>
          <w:b/>
          <w:sz w:val="18"/>
          <w:szCs w:val="20"/>
        </w:rPr>
        <w:t>uidA</w:t>
      </w:r>
      <w:proofErr w:type="spellEnd"/>
      <w:r w:rsidR="00845FB9" w:rsidRPr="00E93A14">
        <w:rPr>
          <w:rFonts w:ascii="Times New Roman" w:hAnsi="Times New Roman" w:cs="Times New Roman"/>
          <w:b/>
          <w:sz w:val="18"/>
          <w:szCs w:val="20"/>
        </w:rPr>
        <w:t xml:space="preserve"> genes</w:t>
      </w:r>
      <w:r w:rsidR="00251063" w:rsidRPr="00E93A14">
        <w:rPr>
          <w:rFonts w:ascii="Times New Roman" w:hAnsi="Times New Roman" w:cs="Times New Roman"/>
          <w:b/>
          <w:sz w:val="18"/>
          <w:szCs w:val="20"/>
        </w:rPr>
        <w:t xml:space="preserve"> from specific </w:t>
      </w:r>
      <w:r w:rsidR="00251063" w:rsidRPr="00E93A14">
        <w:rPr>
          <w:rFonts w:ascii="Times New Roman" w:hAnsi="Times New Roman" w:cs="Times New Roman"/>
          <w:b/>
          <w:i/>
          <w:sz w:val="18"/>
          <w:szCs w:val="20"/>
        </w:rPr>
        <w:t>E. coli</w:t>
      </w:r>
      <w:r w:rsidR="00251063" w:rsidRPr="00E93A14">
        <w:rPr>
          <w:rFonts w:ascii="Times New Roman" w:hAnsi="Times New Roman" w:cs="Times New Roman"/>
          <w:b/>
          <w:sz w:val="18"/>
          <w:szCs w:val="20"/>
        </w:rPr>
        <w:t xml:space="preserve"> colonies were used as amplicons </w:t>
      </w:r>
      <w:r w:rsidR="007D0B86" w:rsidRPr="00E93A14">
        <w:rPr>
          <w:rFonts w:ascii="Times New Roman" w:hAnsi="Times New Roman" w:cs="Times New Roman"/>
          <w:b/>
          <w:sz w:val="18"/>
          <w:szCs w:val="20"/>
        </w:rPr>
        <w:t>for</w:t>
      </w:r>
      <w:r w:rsidR="00251063" w:rsidRPr="00E93A14">
        <w:rPr>
          <w:rFonts w:ascii="Times New Roman" w:hAnsi="Times New Roman" w:cs="Times New Roman"/>
          <w:b/>
          <w:sz w:val="18"/>
          <w:szCs w:val="20"/>
        </w:rPr>
        <w:t xml:space="preserve"> the PCR reaction</w:t>
      </w:r>
      <w:r w:rsidR="007D0B86" w:rsidRPr="00E93A14">
        <w:rPr>
          <w:rFonts w:ascii="Times New Roman" w:hAnsi="Times New Roman" w:cs="Times New Roman"/>
          <w:b/>
          <w:sz w:val="18"/>
          <w:szCs w:val="20"/>
        </w:rPr>
        <w:t>s that</w:t>
      </w:r>
      <w:r w:rsidR="00251063" w:rsidRPr="00E93A14">
        <w:rPr>
          <w:rFonts w:ascii="Times New Roman" w:hAnsi="Times New Roman" w:cs="Times New Roman"/>
          <w:b/>
          <w:sz w:val="18"/>
          <w:szCs w:val="20"/>
        </w:rPr>
        <w:t xml:space="preserve"> </w:t>
      </w:r>
      <w:r w:rsidR="00FB3412" w:rsidRPr="00E93A14">
        <w:rPr>
          <w:rFonts w:ascii="Times New Roman" w:hAnsi="Times New Roman" w:cs="Times New Roman"/>
          <w:b/>
          <w:sz w:val="18"/>
          <w:szCs w:val="20"/>
        </w:rPr>
        <w:t xml:space="preserve">were </w:t>
      </w:r>
      <w:r w:rsidR="00251063" w:rsidRPr="00E93A14">
        <w:rPr>
          <w:rFonts w:ascii="Times New Roman" w:hAnsi="Times New Roman" w:cs="Times New Roman"/>
          <w:b/>
          <w:sz w:val="18"/>
          <w:szCs w:val="20"/>
        </w:rPr>
        <w:t>carried out by a commercial PCR machine (Bio</w:t>
      </w:r>
      <w:r w:rsidR="00CB7B08" w:rsidRPr="00E93A14">
        <w:rPr>
          <w:rFonts w:ascii="Times New Roman" w:hAnsi="Times New Roman" w:cs="Times New Roman"/>
          <w:b/>
          <w:sz w:val="18"/>
          <w:szCs w:val="20"/>
        </w:rPr>
        <w:t>-</w:t>
      </w:r>
      <w:r w:rsidR="00251063" w:rsidRPr="00E93A14">
        <w:rPr>
          <w:rFonts w:ascii="Times New Roman" w:hAnsi="Times New Roman" w:cs="Times New Roman"/>
          <w:b/>
          <w:sz w:val="18"/>
          <w:szCs w:val="20"/>
        </w:rPr>
        <w:t xml:space="preserve">Rad) and </w:t>
      </w:r>
      <w:r w:rsidR="00845FB9" w:rsidRPr="00E93A14">
        <w:rPr>
          <w:rFonts w:ascii="Times New Roman" w:hAnsi="Times New Roman" w:cs="Times New Roman"/>
          <w:b/>
          <w:sz w:val="18"/>
          <w:szCs w:val="20"/>
        </w:rPr>
        <w:t xml:space="preserve">our </w:t>
      </w:r>
      <w:r w:rsidR="00CB7B08" w:rsidRPr="00E93A14">
        <w:rPr>
          <w:rFonts w:ascii="Times New Roman" w:hAnsi="Times New Roman" w:cs="Times New Roman"/>
          <w:b/>
          <w:sz w:val="18"/>
          <w:szCs w:val="20"/>
        </w:rPr>
        <w:t>FLC-PCR</w:t>
      </w:r>
      <w:r w:rsidR="00845FB9" w:rsidRPr="00E93A14">
        <w:rPr>
          <w:rFonts w:ascii="Times New Roman" w:hAnsi="Times New Roman" w:cs="Times New Roman"/>
          <w:b/>
          <w:sz w:val="18"/>
          <w:szCs w:val="20"/>
        </w:rPr>
        <w:t xml:space="preserve"> thermocycler</w:t>
      </w:r>
      <w:r w:rsidR="437C17A3" w:rsidRPr="00E93A14">
        <w:rPr>
          <w:rFonts w:ascii="Times New Roman" w:hAnsi="Times New Roman" w:cs="Times New Roman"/>
          <w:b/>
          <w:sz w:val="18"/>
          <w:szCs w:val="20"/>
        </w:rPr>
        <w:t xml:space="preserve">. </w:t>
      </w:r>
      <w:r w:rsidR="00251063" w:rsidRPr="00E93A14">
        <w:rPr>
          <w:rFonts w:ascii="Times New Roman" w:hAnsi="Times New Roman" w:cs="Times New Roman"/>
          <w:b/>
          <w:sz w:val="18"/>
          <w:szCs w:val="20"/>
        </w:rPr>
        <w:t>The he</w:t>
      </w:r>
      <w:r w:rsidR="437C17A3" w:rsidRPr="00E93A14">
        <w:rPr>
          <w:rFonts w:ascii="Times New Roman" w:hAnsi="Times New Roman" w:cs="Times New Roman"/>
          <w:b/>
          <w:sz w:val="18"/>
          <w:szCs w:val="20"/>
        </w:rPr>
        <w:t xml:space="preserve">ating and cooling speeds averaged </w:t>
      </w:r>
      <w:r w:rsidR="5897826B" w:rsidRPr="00E93A14">
        <w:rPr>
          <w:rFonts w:ascii="Times New Roman" w:hAnsi="Times New Roman" w:cs="Times New Roman"/>
          <w:b/>
          <w:sz w:val="18"/>
          <w:szCs w:val="20"/>
        </w:rPr>
        <w:t>1.11 ± 0.33°C/s</w:t>
      </w:r>
      <w:r w:rsidR="5CE3BE79" w:rsidRPr="00E93A14">
        <w:rPr>
          <w:rFonts w:ascii="Times New Roman" w:hAnsi="Times New Roman" w:cs="Times New Roman"/>
          <w:b/>
          <w:sz w:val="18"/>
          <w:szCs w:val="20"/>
        </w:rPr>
        <w:t xml:space="preserve"> </w:t>
      </w:r>
      <w:r w:rsidR="00251063" w:rsidRPr="00E93A14">
        <w:rPr>
          <w:rFonts w:ascii="Times New Roman" w:hAnsi="Times New Roman" w:cs="Times New Roman"/>
          <w:b/>
          <w:sz w:val="18"/>
          <w:szCs w:val="20"/>
        </w:rPr>
        <w:t>which</w:t>
      </w:r>
      <w:r w:rsidR="00C14104">
        <w:rPr>
          <w:rFonts w:ascii="Times New Roman" w:hAnsi="Times New Roman" w:cs="Times New Roman"/>
          <w:b/>
          <w:sz w:val="18"/>
          <w:szCs w:val="20"/>
        </w:rPr>
        <w:t xml:space="preserve"> is</w:t>
      </w:r>
      <w:r w:rsidR="00251063" w:rsidRPr="00E93A14">
        <w:rPr>
          <w:rFonts w:ascii="Times New Roman" w:hAnsi="Times New Roman" w:cs="Times New Roman"/>
          <w:b/>
          <w:sz w:val="18"/>
          <w:szCs w:val="20"/>
        </w:rPr>
        <w:t xml:space="preserve"> </w:t>
      </w:r>
      <w:r w:rsidR="00C14104">
        <w:rPr>
          <w:rFonts w:ascii="Times New Roman" w:hAnsi="Times New Roman" w:cs="Times New Roman"/>
          <w:b/>
          <w:sz w:val="18"/>
          <w:szCs w:val="20"/>
        </w:rPr>
        <w:t>on a par with</w:t>
      </w:r>
      <w:r w:rsidR="00251063" w:rsidRPr="00E93A14">
        <w:rPr>
          <w:rFonts w:ascii="Times New Roman" w:hAnsi="Times New Roman" w:cs="Times New Roman"/>
          <w:b/>
          <w:sz w:val="18"/>
          <w:szCs w:val="20"/>
        </w:rPr>
        <w:t xml:space="preserve"> the </w:t>
      </w:r>
      <w:r w:rsidR="007D0B86" w:rsidRPr="00E93A14">
        <w:rPr>
          <w:rFonts w:ascii="Times New Roman" w:hAnsi="Times New Roman" w:cs="Times New Roman"/>
          <w:b/>
          <w:sz w:val="18"/>
          <w:szCs w:val="20"/>
        </w:rPr>
        <w:t>commercial bench-top</w:t>
      </w:r>
      <w:r w:rsidR="00251063" w:rsidRPr="00E93A14">
        <w:rPr>
          <w:rFonts w:ascii="Times New Roman" w:hAnsi="Times New Roman" w:cs="Times New Roman"/>
          <w:b/>
          <w:sz w:val="18"/>
          <w:szCs w:val="20"/>
        </w:rPr>
        <w:t xml:space="preserve"> PCR thermocycler</w:t>
      </w:r>
      <w:r w:rsidR="00C14104">
        <w:rPr>
          <w:rFonts w:ascii="Times New Roman" w:hAnsi="Times New Roman" w:cs="Times New Roman"/>
          <w:b/>
          <w:sz w:val="18"/>
          <w:szCs w:val="20"/>
        </w:rPr>
        <w:t xml:space="preserve"> and the efficiency of the heating lid outperformed the Bio-Rad PCR thermocycler</w:t>
      </w:r>
      <w:r w:rsidR="007D0B86" w:rsidRPr="00E93A14">
        <w:rPr>
          <w:rFonts w:ascii="Times New Roman" w:hAnsi="Times New Roman" w:cs="Times New Roman"/>
          <w:b/>
          <w:sz w:val="18"/>
          <w:szCs w:val="20"/>
        </w:rPr>
        <w:t>. The overall cost of the system is lower than $200</w:t>
      </w:r>
      <w:r w:rsidR="00CB7B08" w:rsidRPr="00E93A14">
        <w:rPr>
          <w:rFonts w:ascii="Times New Roman" w:hAnsi="Times New Roman" w:cs="Times New Roman"/>
          <w:b/>
          <w:sz w:val="18"/>
          <w:szCs w:val="20"/>
        </w:rPr>
        <w:t xml:space="preserve"> which is</w:t>
      </w:r>
      <w:r w:rsidR="0022061C">
        <w:rPr>
          <w:rFonts w:ascii="Times New Roman" w:hAnsi="Times New Roman" w:cs="Times New Roman"/>
          <w:b/>
          <w:sz w:val="18"/>
          <w:szCs w:val="20"/>
        </w:rPr>
        <w:t xml:space="preserve"> more than</w:t>
      </w:r>
      <w:r w:rsidR="00CB7B08" w:rsidRPr="00E93A14">
        <w:rPr>
          <w:rFonts w:ascii="Times New Roman" w:hAnsi="Times New Roman" w:cs="Times New Roman"/>
          <w:b/>
          <w:sz w:val="18"/>
          <w:szCs w:val="20"/>
        </w:rPr>
        <w:t xml:space="preserve"> ten times lower than commercial</w:t>
      </w:r>
      <w:r w:rsidR="00FB3412" w:rsidRPr="00E93A14">
        <w:rPr>
          <w:rFonts w:ascii="Times New Roman" w:hAnsi="Times New Roman" w:cs="Times New Roman"/>
          <w:b/>
          <w:sz w:val="18"/>
          <w:szCs w:val="20"/>
        </w:rPr>
        <w:t>ly available units</w:t>
      </w:r>
      <w:r w:rsidR="007D0B86" w:rsidRPr="00E93A14">
        <w:rPr>
          <w:rFonts w:ascii="Times New Roman" w:hAnsi="Times New Roman" w:cs="Times New Roman"/>
          <w:b/>
          <w:sz w:val="18"/>
          <w:szCs w:val="20"/>
        </w:rPr>
        <w:t xml:space="preserve">. The heating block can be customized to accommodate different PCR </w:t>
      </w:r>
      <w:r w:rsidR="00C035C5" w:rsidRPr="00E93A14">
        <w:rPr>
          <w:rFonts w:ascii="Times New Roman" w:hAnsi="Times New Roman" w:cs="Times New Roman"/>
          <w:b/>
          <w:sz w:val="18"/>
          <w:szCs w:val="20"/>
        </w:rPr>
        <w:t xml:space="preserve">tubes and </w:t>
      </w:r>
      <w:r w:rsidR="00AB72EB" w:rsidRPr="00E93A14">
        <w:rPr>
          <w:rFonts w:ascii="Times New Roman" w:hAnsi="Times New Roman" w:cs="Times New Roman"/>
          <w:b/>
          <w:sz w:val="18"/>
          <w:szCs w:val="20"/>
        </w:rPr>
        <w:t>even</w:t>
      </w:r>
      <w:r w:rsidR="00C035C5" w:rsidRPr="00E93A14">
        <w:rPr>
          <w:rFonts w:ascii="Times New Roman" w:hAnsi="Times New Roman" w:cs="Times New Roman"/>
          <w:b/>
          <w:sz w:val="18"/>
          <w:szCs w:val="20"/>
        </w:rPr>
        <w:t xml:space="preserve"> microfluidic chambers. </w:t>
      </w:r>
      <w:r w:rsidR="007D0B86" w:rsidRPr="00E93A14">
        <w:rPr>
          <w:rFonts w:ascii="Times New Roman" w:hAnsi="Times New Roman" w:cs="Times New Roman"/>
          <w:b/>
          <w:sz w:val="18"/>
          <w:szCs w:val="20"/>
        </w:rPr>
        <w:t xml:space="preserve">An 8000 W portable </w:t>
      </w:r>
      <w:r w:rsidR="005D0297">
        <w:rPr>
          <w:rFonts w:ascii="Times New Roman" w:hAnsi="Times New Roman" w:cs="Times New Roman"/>
          <w:b/>
          <w:sz w:val="18"/>
          <w:szCs w:val="20"/>
        </w:rPr>
        <w:t>power</w:t>
      </w:r>
      <w:r w:rsidR="007D0B86" w:rsidRPr="00E93A14">
        <w:rPr>
          <w:rFonts w:ascii="Times New Roman" w:hAnsi="Times New Roman" w:cs="Times New Roman"/>
          <w:b/>
          <w:sz w:val="18"/>
          <w:szCs w:val="20"/>
        </w:rPr>
        <w:t xml:space="preserve"> generator </w:t>
      </w:r>
      <w:r w:rsidR="00C035C5" w:rsidRPr="00E93A14">
        <w:rPr>
          <w:rFonts w:ascii="Times New Roman" w:hAnsi="Times New Roman" w:cs="Times New Roman"/>
          <w:b/>
          <w:sz w:val="18"/>
          <w:szCs w:val="20"/>
        </w:rPr>
        <w:t xml:space="preserve">will be used as the power supply for field studies. </w:t>
      </w:r>
    </w:p>
    <w:p w14:paraId="1A5331B5" w14:textId="5E8E1CF7" w:rsidR="003771C8" w:rsidRPr="00E93A14" w:rsidRDefault="003771C8" w:rsidP="00095074">
      <w:pPr>
        <w:pStyle w:val="Heading1"/>
      </w:pPr>
      <w:r w:rsidRPr="00E93A14">
        <w:t>Introduction</w:t>
      </w:r>
    </w:p>
    <w:p w14:paraId="3223492F" w14:textId="0D769524" w:rsidR="00474909" w:rsidRPr="00E93A14" w:rsidRDefault="29702687"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Polymerase chain reaction (PCR) is a vital microbiology technique in which a DNA sequence is amplified by being copied millions of times </w:t>
      </w:r>
      <w:r w:rsidR="008332EA" w:rsidRPr="00E93A14">
        <w:rPr>
          <w:rFonts w:ascii="Times New Roman" w:hAnsi="Times New Roman" w:cs="Times New Roman"/>
          <w:sz w:val="20"/>
          <w:szCs w:val="20"/>
        </w:rPr>
        <w:fldChar w:fldCharType="begin"/>
      </w:r>
      <w:r w:rsidR="008332EA" w:rsidRPr="00E93A14">
        <w:rPr>
          <w:rFonts w:ascii="Times New Roman" w:hAnsi="Times New Roman" w:cs="Times New Roman"/>
          <w:sz w:val="20"/>
          <w:szCs w:val="20"/>
        </w:rPr>
        <w:instrText xml:space="preserve"> ADDIN EN.CITE &lt;EndNote&gt;&lt;Cite&gt;&lt;Author&gt;Garibyan&lt;/Author&gt;&lt;Year&gt;2013&lt;/Year&gt;&lt;RecNum&gt;12&lt;/RecNum&gt;&lt;DisplayText&gt;[1]&lt;/DisplayText&gt;&lt;record&gt;&lt;rec-number&gt;12&lt;/rec-number&gt;&lt;foreign-keys&gt;&lt;key app="EN" db-id="s22dr29v10rd2mefpwvxa0at0f5esx2202zf" timestamp="1579820537"&gt;12&lt;/key&gt;&lt;/foreign-keys&gt;&lt;ref-type name="Journal Article"&gt;17&lt;/ref-type&gt;&lt;contributors&gt;&lt;authors&gt;&lt;author&gt;Garibyan, Lilit&lt;/author&gt;&lt;author&gt;Avashia, Nidhi&lt;/author&gt;&lt;/authors&gt;&lt;/contributors&gt;&lt;titles&gt;&lt;title&gt;Research techniques made simple: polymerase chain reaction (PCR)&lt;/title&gt;&lt;secondary-title&gt;The Journal of investigative dermatology&lt;/secondary-title&gt;&lt;/titles&gt;&lt;periodical&gt;&lt;full-title&gt;The Journal of investigative dermatology&lt;/full-title&gt;&lt;/periodical&gt;&lt;pages&gt;e6&lt;/pages&gt;&lt;volume&gt;133&lt;/volume&gt;&lt;number&gt;3&lt;/number&gt;&lt;dates&gt;&lt;year&gt;2013&lt;/year&gt;&lt;/dates&gt;&lt;urls&gt;&lt;/urls&gt;&lt;/record&gt;&lt;/Cite&gt;&lt;/EndNote&gt;</w:instrText>
      </w:r>
      <w:r w:rsidR="008332EA" w:rsidRPr="00E93A14">
        <w:rPr>
          <w:rFonts w:ascii="Times New Roman" w:hAnsi="Times New Roman" w:cs="Times New Roman"/>
          <w:sz w:val="20"/>
          <w:szCs w:val="20"/>
        </w:rPr>
        <w:fldChar w:fldCharType="separate"/>
      </w:r>
      <w:r w:rsidR="008332EA" w:rsidRPr="00E93A14">
        <w:rPr>
          <w:rFonts w:ascii="Times New Roman" w:hAnsi="Times New Roman" w:cs="Times New Roman"/>
          <w:noProof/>
          <w:sz w:val="20"/>
          <w:szCs w:val="20"/>
        </w:rPr>
        <w:t>[1]</w:t>
      </w:r>
      <w:r w:rsidR="008332EA" w:rsidRPr="00E93A14">
        <w:rPr>
          <w:rFonts w:ascii="Times New Roman" w:hAnsi="Times New Roman" w:cs="Times New Roman"/>
          <w:sz w:val="20"/>
          <w:szCs w:val="20"/>
        </w:rPr>
        <w:fldChar w:fldCharType="end"/>
      </w:r>
      <w:r w:rsidRPr="00E93A14">
        <w:rPr>
          <w:rFonts w:ascii="Times New Roman" w:hAnsi="Times New Roman" w:cs="Times New Roman"/>
          <w:sz w:val="20"/>
          <w:szCs w:val="20"/>
        </w:rPr>
        <w:t xml:space="preserve">. PCR has broad applications in bacteria testing, including source-tracking and identification of pathogenic strains in surface waters or blood streams </w:t>
      </w:r>
      <w:r w:rsidR="005740A7" w:rsidRPr="00E93A14">
        <w:rPr>
          <w:rFonts w:ascii="Times New Roman" w:hAnsi="Times New Roman" w:cs="Times New Roman"/>
          <w:sz w:val="20"/>
          <w:szCs w:val="20"/>
        </w:rPr>
        <w:fldChar w:fldCharType="begin"/>
      </w:r>
      <w:r w:rsidR="005740A7" w:rsidRPr="00E93A14">
        <w:rPr>
          <w:rFonts w:ascii="Times New Roman" w:hAnsi="Times New Roman" w:cs="Times New Roman"/>
          <w:sz w:val="20"/>
          <w:szCs w:val="20"/>
        </w:rPr>
        <w:instrText xml:space="preserve"> ADDIN EN.CITE &lt;EndNote&gt;&lt;Cite&gt;&lt;Author&gt;Walker&lt;/Author&gt;&lt;Year&gt;2017&lt;/Year&gt;&lt;RecNum&gt;13&lt;/RecNum&gt;&lt;DisplayText&gt;[2]&lt;/DisplayText&gt;&lt;record&gt;&lt;rec-number&gt;13&lt;/rec-number&gt;&lt;foreign-keys&gt;&lt;key app="EN" db-id="s22dr29v10rd2mefpwvxa0at0f5esx2202zf" timestamp="1579820578"&gt;13&lt;/key&gt;&lt;/foreign-keys&gt;&lt;ref-type name="Journal Article"&gt;17&lt;/ref-type&gt;&lt;contributors&gt;&lt;authors&gt;&lt;author&gt;Walker, David I&lt;/author&gt;&lt;author&gt;McQuillan, Jonathan&lt;/author&gt;&lt;author&gt;Taiwo, Michael&lt;/author&gt;&lt;author&gt;Parks, Rachel&lt;/author&gt;&lt;author&gt;Stenton, Craig A&lt;/author&gt;&lt;author&gt;Morgan, Hywel&lt;/author&gt;&lt;author&gt;Mowlem, Matthew C&lt;/author&gt;&lt;author&gt;Lees, David N&lt;/author&gt;&lt;/authors&gt;&lt;/contributors&gt;&lt;titles&gt;&lt;title&gt;A highly specific Escherichia coli qPCR and its comparison with existing methods for environmental waters&lt;/title&gt;&lt;secondary-title&gt;Water research&lt;/secondary-title&gt;&lt;/titles&gt;&lt;periodical&gt;&lt;full-title&gt;Water research&lt;/full-title&gt;&lt;/periodical&gt;&lt;pages&gt;101-110&lt;/pages&gt;&lt;volume&gt;126&lt;/volume&gt;&lt;dates&gt;&lt;year&gt;2017&lt;/year&gt;&lt;/dates&gt;&lt;isbn&gt;0043-1354&lt;/isbn&gt;&lt;urls&gt;&lt;/urls&gt;&lt;/record&gt;&lt;/Cite&gt;&lt;/EndNote&gt;</w:instrText>
      </w:r>
      <w:r w:rsidR="005740A7" w:rsidRPr="00E93A14">
        <w:rPr>
          <w:rFonts w:ascii="Times New Roman" w:hAnsi="Times New Roman" w:cs="Times New Roman"/>
          <w:sz w:val="20"/>
          <w:szCs w:val="20"/>
        </w:rPr>
        <w:fldChar w:fldCharType="separate"/>
      </w:r>
      <w:r w:rsidR="005740A7" w:rsidRPr="00E93A14">
        <w:rPr>
          <w:rFonts w:ascii="Times New Roman" w:hAnsi="Times New Roman" w:cs="Times New Roman"/>
          <w:noProof/>
          <w:sz w:val="20"/>
          <w:szCs w:val="20"/>
        </w:rPr>
        <w:t>[2]</w:t>
      </w:r>
      <w:r w:rsidR="005740A7" w:rsidRPr="00E93A14">
        <w:rPr>
          <w:rFonts w:ascii="Times New Roman" w:hAnsi="Times New Roman" w:cs="Times New Roman"/>
          <w:sz w:val="20"/>
          <w:szCs w:val="20"/>
        </w:rPr>
        <w:fldChar w:fldCharType="end"/>
      </w:r>
      <w:r w:rsidRPr="00E93A14">
        <w:rPr>
          <w:rFonts w:ascii="Times New Roman" w:hAnsi="Times New Roman" w:cs="Times New Roman"/>
          <w:sz w:val="20"/>
          <w:szCs w:val="20"/>
        </w:rPr>
        <w:t>. By detecting the presence of specific bacteria, treatment can be swifter and more effective.</w:t>
      </w:r>
    </w:p>
    <w:p w14:paraId="0EBB5144" w14:textId="71DB5BF8" w:rsidR="00474909" w:rsidRDefault="29702687"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PCR is </w:t>
      </w:r>
      <w:r w:rsidR="00C3453A" w:rsidRPr="00E93A14">
        <w:rPr>
          <w:rFonts w:ascii="Times New Roman" w:hAnsi="Times New Roman" w:cs="Times New Roman"/>
          <w:sz w:val="20"/>
          <w:szCs w:val="20"/>
        </w:rPr>
        <w:t>implemented</w:t>
      </w:r>
      <w:r w:rsidRPr="00E93A14">
        <w:rPr>
          <w:rFonts w:ascii="Times New Roman" w:hAnsi="Times New Roman" w:cs="Times New Roman"/>
          <w:sz w:val="20"/>
          <w:szCs w:val="20"/>
        </w:rPr>
        <w:t xml:space="preserve"> using a thermocycler which heats and cools water (or blood) samples mixed with reagents for </w:t>
      </w:r>
      <w:r w:rsidR="00C84764" w:rsidRPr="00E93A14">
        <w:rPr>
          <w:rFonts w:ascii="Times New Roman" w:hAnsi="Times New Roman" w:cs="Times New Roman"/>
          <w:sz w:val="20"/>
          <w:szCs w:val="20"/>
        </w:rPr>
        <w:t>30 - 40</w:t>
      </w:r>
      <w:r w:rsidRPr="00E93A14">
        <w:rPr>
          <w:rFonts w:ascii="Times New Roman" w:hAnsi="Times New Roman" w:cs="Times New Roman"/>
          <w:sz w:val="20"/>
          <w:szCs w:val="20"/>
        </w:rPr>
        <w:t xml:space="preserve"> cycles. A thermocycler consists of two main components: a heating block to control the temperature of the samples and a heated lid to prevent condensation on the top of the vials. Many commercial thermocyclers are available on the market; however, they are expensive, immobile, or </w:t>
      </w:r>
      <w:r w:rsidR="00C84764" w:rsidRPr="00E93A14">
        <w:rPr>
          <w:rFonts w:ascii="Times New Roman" w:hAnsi="Times New Roman" w:cs="Times New Roman"/>
          <w:sz w:val="20"/>
          <w:szCs w:val="20"/>
        </w:rPr>
        <w:t xml:space="preserve">not customizable </w:t>
      </w:r>
      <w:r w:rsidR="00F67EAE" w:rsidRPr="00E93A14">
        <w:rPr>
          <w:rFonts w:ascii="Times New Roman" w:hAnsi="Times New Roman" w:cs="Times New Roman"/>
          <w:sz w:val="20"/>
          <w:szCs w:val="20"/>
        </w:rPr>
        <w:fldChar w:fldCharType="begin"/>
      </w:r>
      <w:r w:rsidR="00F67EAE" w:rsidRPr="00E93A14">
        <w:rPr>
          <w:rFonts w:ascii="Times New Roman" w:hAnsi="Times New Roman" w:cs="Times New Roman"/>
          <w:sz w:val="20"/>
          <w:szCs w:val="20"/>
        </w:rPr>
        <w:instrText xml:space="preserve"> ADDIN EN.CITE &lt;EndNote&gt;&lt;Cite&gt;&lt;Author&gt;Belgrader&lt;/Author&gt;&lt;Year&gt;1999&lt;/Year&gt;&lt;RecNum&gt;14&lt;/RecNum&gt;&lt;DisplayText&gt;[3]&lt;/DisplayText&gt;&lt;record&gt;&lt;rec-number&gt;14&lt;/rec-number&gt;&lt;foreign-keys&gt;&lt;key app="EN" db-id="s22dr29v10rd2mefpwvxa0at0f5esx2202zf" timestamp="1579820913"&gt;14&lt;/key&gt;&lt;/foreign-keys&gt;&lt;ref-type name="Journal Article"&gt;17&lt;/ref-type&gt;&lt;contributors&gt;&lt;authors&gt;&lt;author&gt;Belgrader, Phillip&lt;/author&gt;&lt;author&gt;Benett, William&lt;/author&gt;&lt;author&gt;Hadley, Dean&lt;/author&gt;&lt;author&gt;Richards, James&lt;/author&gt;&lt;author&gt;Stratton, Paul&lt;/author&gt;&lt;author&gt;Mariella, Raymond&lt;/author&gt;&lt;author&gt;Milanovich, Fred&lt;/author&gt;&lt;/authors&gt;&lt;/contributors&gt;&lt;titles&gt;&lt;title&gt;PCR detection of bacteria in seven minutes&lt;/title&gt;&lt;secondary-title&gt;Science&lt;/secondary-title&gt;&lt;/titles&gt;&lt;periodical&gt;&lt;full-title&gt;Science&lt;/full-title&gt;&lt;/periodical&gt;&lt;pages&gt;449-450&lt;/pages&gt;&lt;volume&gt;284&lt;/volume&gt;&lt;number&gt;5413&lt;/number&gt;&lt;dates&gt;&lt;year&gt;1999&lt;/year&gt;&lt;/dates&gt;&lt;isbn&gt;0036-8075&lt;/isbn&gt;&lt;urls&gt;&lt;/urls&gt;&lt;/record&gt;&lt;/Cite&gt;&lt;/EndNote&gt;</w:instrText>
      </w:r>
      <w:r w:rsidR="00F67EAE" w:rsidRPr="00E93A14">
        <w:rPr>
          <w:rFonts w:ascii="Times New Roman" w:hAnsi="Times New Roman" w:cs="Times New Roman"/>
          <w:sz w:val="20"/>
          <w:szCs w:val="20"/>
        </w:rPr>
        <w:fldChar w:fldCharType="separate"/>
      </w:r>
      <w:r w:rsidR="00F67EAE" w:rsidRPr="00E93A14">
        <w:rPr>
          <w:rFonts w:ascii="Times New Roman" w:hAnsi="Times New Roman" w:cs="Times New Roman"/>
          <w:noProof/>
          <w:sz w:val="20"/>
          <w:szCs w:val="20"/>
        </w:rPr>
        <w:t>[3]</w:t>
      </w:r>
      <w:r w:rsidR="00F67EAE" w:rsidRPr="00E93A14">
        <w:rPr>
          <w:rFonts w:ascii="Times New Roman" w:hAnsi="Times New Roman" w:cs="Times New Roman"/>
          <w:sz w:val="20"/>
          <w:szCs w:val="20"/>
        </w:rPr>
        <w:fldChar w:fldCharType="end"/>
      </w:r>
      <w:r w:rsidRPr="00E93A14">
        <w:rPr>
          <w:rFonts w:ascii="Times New Roman" w:hAnsi="Times New Roman" w:cs="Times New Roman"/>
          <w:sz w:val="20"/>
          <w:szCs w:val="20"/>
        </w:rPr>
        <w:t>.</w:t>
      </w:r>
    </w:p>
    <w:p w14:paraId="4FBCD48B" w14:textId="5D800BA5" w:rsidR="00A8050F" w:rsidRPr="00A8050F" w:rsidRDefault="00FD6F8A" w:rsidP="00A8050F">
      <w:pPr>
        <w:spacing w:before="120" w:after="120" w:line="240" w:lineRule="auto"/>
        <w:jc w:val="both"/>
        <w:rPr>
          <w:rFonts w:ascii="Times New Roman" w:hAnsi="Times New Roman" w:cs="Times New Roman"/>
          <w:sz w:val="16"/>
          <w:szCs w:val="20"/>
        </w:rPr>
      </w:pPr>
      <w:r>
        <w:rPr>
          <w:rFonts w:ascii="Times New Roman" w:hAnsi="Times New Roman" w:cs="Times New Roman"/>
          <w:sz w:val="16"/>
          <w:szCs w:val="20"/>
        </w:rPr>
        <w:t xml:space="preserve">* </w:t>
      </w:r>
      <w:r w:rsidR="00A8050F" w:rsidRPr="00A8050F">
        <w:rPr>
          <w:rFonts w:ascii="Times New Roman" w:hAnsi="Times New Roman" w:cs="Times New Roman"/>
          <w:sz w:val="16"/>
          <w:szCs w:val="20"/>
        </w:rPr>
        <w:t>This study is supported by the EPA P3 grant (SU</w:t>
      </w:r>
      <w:r w:rsidR="00A8050F" w:rsidRPr="00A8050F">
        <w:rPr>
          <w:rStyle w:val="fontstyle01"/>
          <w:rFonts w:ascii="Times New Roman" w:hAnsi="Times New Roman" w:cs="Times New Roman"/>
          <w:b w:val="0"/>
          <w:sz w:val="16"/>
          <w:szCs w:val="20"/>
        </w:rPr>
        <w:t>83988001</w:t>
      </w:r>
      <w:r w:rsidR="00A8050F" w:rsidRPr="00A8050F">
        <w:rPr>
          <w:rStyle w:val="fontstyle01"/>
          <w:rFonts w:ascii="Times New Roman" w:hAnsi="Times New Roman" w:cs="Times New Roman"/>
          <w:sz w:val="16"/>
          <w:szCs w:val="20"/>
        </w:rPr>
        <w:t>)</w:t>
      </w:r>
      <w:r w:rsidR="00A8050F" w:rsidRPr="00A8050F">
        <w:rPr>
          <w:rFonts w:ascii="Times New Roman" w:hAnsi="Times New Roman" w:cs="Times New Roman"/>
          <w:sz w:val="16"/>
          <w:szCs w:val="20"/>
        </w:rPr>
        <w:t>. James Ferguson and Jesse Duran are supported by the EPA P3 grant (SU</w:t>
      </w:r>
      <w:r w:rsidR="00A8050F" w:rsidRPr="00A8050F">
        <w:rPr>
          <w:rStyle w:val="fontstyle01"/>
          <w:rFonts w:ascii="Times New Roman" w:hAnsi="Times New Roman" w:cs="Times New Roman"/>
          <w:b w:val="0"/>
          <w:sz w:val="16"/>
          <w:szCs w:val="20"/>
        </w:rPr>
        <w:t>83988001). Yiyan Li</w:t>
      </w:r>
      <w:r w:rsidR="00A8050F">
        <w:rPr>
          <w:rStyle w:val="fontstyle01"/>
          <w:rFonts w:ascii="Times New Roman" w:hAnsi="Times New Roman" w:cs="Times New Roman"/>
          <w:b w:val="0"/>
          <w:sz w:val="16"/>
          <w:szCs w:val="20"/>
        </w:rPr>
        <w:t xml:space="preserve"> (corresponding author: 970-247-6574, yli@fortlewis.edu)</w:t>
      </w:r>
      <w:r w:rsidR="00A8050F" w:rsidRPr="00A8050F">
        <w:rPr>
          <w:rStyle w:val="fontstyle01"/>
          <w:rFonts w:ascii="Times New Roman" w:hAnsi="Times New Roman" w:cs="Times New Roman"/>
          <w:b w:val="0"/>
          <w:sz w:val="16"/>
          <w:szCs w:val="20"/>
        </w:rPr>
        <w:t xml:space="preserve"> is supported by the NSF PREM grant (#1827847), NSF REU grant (#1757953), and the EPA P3 grant </w:t>
      </w:r>
      <w:r w:rsidR="00A8050F" w:rsidRPr="00A8050F">
        <w:rPr>
          <w:rFonts w:ascii="Times New Roman" w:hAnsi="Times New Roman" w:cs="Times New Roman"/>
          <w:sz w:val="16"/>
          <w:szCs w:val="20"/>
        </w:rPr>
        <w:t>(SU</w:t>
      </w:r>
      <w:r w:rsidR="00A8050F" w:rsidRPr="00A8050F">
        <w:rPr>
          <w:rStyle w:val="fontstyle01"/>
          <w:rFonts w:ascii="Times New Roman" w:hAnsi="Times New Roman" w:cs="Times New Roman"/>
          <w:b w:val="0"/>
          <w:sz w:val="16"/>
          <w:szCs w:val="20"/>
        </w:rPr>
        <w:t>83988001</w:t>
      </w:r>
      <w:r w:rsidR="00A8050F" w:rsidRPr="00A8050F">
        <w:rPr>
          <w:rStyle w:val="fontstyle01"/>
          <w:rFonts w:ascii="Times New Roman" w:hAnsi="Times New Roman" w:cs="Times New Roman"/>
          <w:sz w:val="16"/>
          <w:szCs w:val="20"/>
        </w:rPr>
        <w:t>).</w:t>
      </w:r>
    </w:p>
    <w:p w14:paraId="4329523A" w14:textId="4CC2A13F" w:rsidR="00474909" w:rsidRPr="00E93A14" w:rsidRDefault="29702687"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We aimed to design</w:t>
      </w:r>
      <w:r w:rsidR="00C84764" w:rsidRPr="00E93A14">
        <w:rPr>
          <w:rFonts w:ascii="Times New Roman" w:hAnsi="Times New Roman" w:cs="Times New Roman"/>
          <w:sz w:val="20"/>
          <w:szCs w:val="20"/>
        </w:rPr>
        <w:t xml:space="preserve"> the</w:t>
      </w:r>
      <w:r w:rsidRPr="00E93A14">
        <w:rPr>
          <w:rFonts w:ascii="Times New Roman" w:hAnsi="Times New Roman" w:cs="Times New Roman"/>
          <w:sz w:val="20"/>
          <w:szCs w:val="20"/>
        </w:rPr>
        <w:t xml:space="preserve"> hardware</w:t>
      </w:r>
      <w:r w:rsidR="00C84764" w:rsidRPr="00E93A14">
        <w:rPr>
          <w:rFonts w:ascii="Times New Roman" w:hAnsi="Times New Roman" w:cs="Times New Roman"/>
          <w:sz w:val="20"/>
          <w:szCs w:val="20"/>
        </w:rPr>
        <w:t xml:space="preserve"> and software</w:t>
      </w:r>
      <w:r w:rsidRPr="00E93A14">
        <w:rPr>
          <w:rFonts w:ascii="Times New Roman" w:hAnsi="Times New Roman" w:cs="Times New Roman"/>
          <w:sz w:val="20"/>
          <w:szCs w:val="20"/>
        </w:rPr>
        <w:t xml:space="preserve"> for a</w:t>
      </w:r>
      <w:r w:rsidR="00AB72EB" w:rsidRPr="00E93A14">
        <w:rPr>
          <w:rFonts w:ascii="Times New Roman" w:hAnsi="Times New Roman" w:cs="Times New Roman"/>
          <w:sz w:val="20"/>
          <w:szCs w:val="20"/>
        </w:rPr>
        <w:t xml:space="preserve">n efficient and </w:t>
      </w:r>
      <w:r w:rsidR="00C84764" w:rsidRPr="00E93A14">
        <w:rPr>
          <w:rFonts w:ascii="Times New Roman" w:hAnsi="Times New Roman" w:cs="Times New Roman"/>
          <w:sz w:val="20"/>
          <w:szCs w:val="20"/>
        </w:rPr>
        <w:t xml:space="preserve">low-cost </w:t>
      </w:r>
      <w:r w:rsidRPr="00E93A14">
        <w:rPr>
          <w:rFonts w:ascii="Times New Roman" w:hAnsi="Times New Roman" w:cs="Times New Roman"/>
          <w:sz w:val="20"/>
          <w:szCs w:val="20"/>
        </w:rPr>
        <w:t xml:space="preserve">thermocycler system </w:t>
      </w:r>
      <w:r w:rsidR="1791210D" w:rsidRPr="00E93A14">
        <w:rPr>
          <w:rFonts w:ascii="Times New Roman" w:hAnsi="Times New Roman" w:cs="Times New Roman"/>
          <w:sz w:val="20"/>
          <w:szCs w:val="20"/>
        </w:rPr>
        <w:t>and identify critical design parameters</w:t>
      </w:r>
      <w:r w:rsidR="00C84764" w:rsidRPr="00E93A14">
        <w:rPr>
          <w:rFonts w:ascii="Times New Roman" w:hAnsi="Times New Roman" w:cs="Times New Roman"/>
          <w:sz w:val="20"/>
          <w:szCs w:val="20"/>
        </w:rPr>
        <w:t xml:space="preserve"> for a complete field-deployable version</w:t>
      </w:r>
      <w:r w:rsidR="1791210D" w:rsidRPr="00E93A14">
        <w:rPr>
          <w:rFonts w:ascii="Times New Roman" w:hAnsi="Times New Roman" w:cs="Times New Roman"/>
          <w:sz w:val="20"/>
          <w:szCs w:val="20"/>
        </w:rPr>
        <w:t xml:space="preserve">. </w:t>
      </w:r>
      <w:bookmarkStart w:id="0" w:name="_GoBack"/>
      <w:bookmarkEnd w:id="0"/>
      <w:r w:rsidR="00C84764" w:rsidRPr="00E93A14">
        <w:rPr>
          <w:rFonts w:ascii="Times New Roman" w:hAnsi="Times New Roman" w:cs="Times New Roman"/>
          <w:sz w:val="20"/>
          <w:szCs w:val="20"/>
        </w:rPr>
        <w:t>T</w:t>
      </w:r>
      <w:r w:rsidR="2EB829FB" w:rsidRPr="00E93A14">
        <w:rPr>
          <w:rFonts w:ascii="Times New Roman" w:hAnsi="Times New Roman" w:cs="Times New Roman"/>
          <w:sz w:val="20"/>
          <w:szCs w:val="20"/>
        </w:rPr>
        <w:t>his thermocycler</w:t>
      </w:r>
      <w:r w:rsidR="00E2691E" w:rsidRPr="00E93A14">
        <w:rPr>
          <w:rFonts w:ascii="Times New Roman" w:hAnsi="Times New Roman" w:cs="Times New Roman"/>
          <w:sz w:val="20"/>
          <w:szCs w:val="20"/>
        </w:rPr>
        <w:t xml:space="preserve"> </w:t>
      </w:r>
      <w:r w:rsidR="00C84764" w:rsidRPr="00E93A14">
        <w:rPr>
          <w:rFonts w:ascii="Times New Roman" w:hAnsi="Times New Roman" w:cs="Times New Roman"/>
          <w:sz w:val="20"/>
          <w:szCs w:val="20"/>
        </w:rPr>
        <w:t>will be</w:t>
      </w:r>
      <w:r w:rsidRPr="00E93A14">
        <w:rPr>
          <w:rFonts w:ascii="Times New Roman" w:hAnsi="Times New Roman" w:cs="Times New Roman"/>
          <w:sz w:val="20"/>
          <w:szCs w:val="20"/>
        </w:rPr>
        <w:t xml:space="preserve"> used with PCR tubes or microfluidic chambers</w:t>
      </w:r>
      <w:r w:rsidR="77CC92D2" w:rsidRPr="00E93A14">
        <w:rPr>
          <w:rFonts w:ascii="Times New Roman" w:hAnsi="Times New Roman" w:cs="Times New Roman"/>
          <w:sz w:val="20"/>
          <w:szCs w:val="20"/>
        </w:rPr>
        <w:t xml:space="preserve"> </w:t>
      </w:r>
      <w:r w:rsidR="00C84764" w:rsidRPr="00E93A14">
        <w:rPr>
          <w:rFonts w:ascii="Times New Roman" w:hAnsi="Times New Roman" w:cs="Times New Roman"/>
          <w:sz w:val="20"/>
          <w:szCs w:val="20"/>
        </w:rPr>
        <w:t xml:space="preserve">for both traditional PCR and the emerging </w:t>
      </w:r>
      <w:proofErr w:type="spellStart"/>
      <w:r w:rsidR="00C84764" w:rsidRPr="00E93A14">
        <w:rPr>
          <w:rFonts w:ascii="Times New Roman" w:hAnsi="Times New Roman" w:cs="Times New Roman"/>
          <w:sz w:val="20"/>
          <w:szCs w:val="20"/>
        </w:rPr>
        <w:t>ddPCR</w:t>
      </w:r>
      <w:proofErr w:type="spellEnd"/>
      <w:r w:rsidR="00C84764" w:rsidRPr="00E93A14">
        <w:rPr>
          <w:rFonts w:ascii="Times New Roman" w:hAnsi="Times New Roman" w:cs="Times New Roman"/>
          <w:sz w:val="20"/>
          <w:szCs w:val="20"/>
        </w:rPr>
        <w:t xml:space="preserve"> (droplet digital PCR) for large volume samples from the environment</w:t>
      </w:r>
      <w:r w:rsidRPr="00E93A14">
        <w:rPr>
          <w:rFonts w:ascii="Times New Roman" w:hAnsi="Times New Roman" w:cs="Times New Roman"/>
          <w:sz w:val="20"/>
          <w:szCs w:val="20"/>
        </w:rPr>
        <w:t xml:space="preserve">. </w:t>
      </w:r>
    </w:p>
    <w:p w14:paraId="63B7C3F8" w14:textId="0C8033FF" w:rsidR="003771C8" w:rsidRPr="00E93A14" w:rsidRDefault="003771C8" w:rsidP="00095074">
      <w:pPr>
        <w:pStyle w:val="Heading1"/>
        <w:spacing w:before="120" w:after="120"/>
      </w:pPr>
      <w:r w:rsidRPr="00E93A14">
        <w:t>Materials and Methods</w:t>
      </w:r>
    </w:p>
    <w:p w14:paraId="579193A6" w14:textId="2E08A46A" w:rsidR="00714994" w:rsidRPr="00E93A14" w:rsidRDefault="003771C8" w:rsidP="00F67EAE">
      <w:pPr>
        <w:spacing w:before="120" w:after="120" w:line="240" w:lineRule="auto"/>
        <w:jc w:val="both"/>
        <w:rPr>
          <w:rFonts w:ascii="Times New Roman" w:hAnsi="Times New Roman" w:cs="Times New Roman"/>
          <w:bCs/>
          <w:i/>
          <w:sz w:val="20"/>
          <w:szCs w:val="20"/>
        </w:rPr>
      </w:pPr>
      <w:r w:rsidRPr="00E93A14">
        <w:rPr>
          <w:rFonts w:ascii="Times New Roman" w:hAnsi="Times New Roman" w:cs="Times New Roman"/>
          <w:bCs/>
          <w:i/>
          <w:sz w:val="20"/>
          <w:szCs w:val="20"/>
        </w:rPr>
        <w:t>A.</w:t>
      </w:r>
      <w:r w:rsidR="0B031689" w:rsidRPr="00E93A14">
        <w:rPr>
          <w:rFonts w:ascii="Times New Roman" w:hAnsi="Times New Roman" w:cs="Times New Roman"/>
          <w:bCs/>
          <w:i/>
          <w:sz w:val="20"/>
          <w:szCs w:val="20"/>
        </w:rPr>
        <w:t xml:space="preserve"> Hardware</w:t>
      </w:r>
      <w:r w:rsidR="00322928" w:rsidRPr="00E93A14">
        <w:rPr>
          <w:rFonts w:ascii="Times New Roman" w:hAnsi="Times New Roman" w:cs="Times New Roman"/>
          <w:bCs/>
          <w:i/>
          <w:sz w:val="20"/>
          <w:szCs w:val="20"/>
        </w:rPr>
        <w:t xml:space="preserve"> Design</w:t>
      </w:r>
    </w:p>
    <w:p w14:paraId="70DDA7D2" w14:textId="0311CB4F" w:rsidR="0B031689" w:rsidRPr="00E93A14" w:rsidRDefault="005C0DAF" w:rsidP="00F67EAE">
      <w:pPr>
        <w:spacing w:before="120" w:after="120" w:line="240" w:lineRule="auto"/>
        <w:ind w:firstLine="202"/>
        <w:jc w:val="both"/>
        <w:rPr>
          <w:rFonts w:ascii="Times New Roman" w:hAnsi="Times New Roman" w:cs="Times New Roman"/>
          <w:b/>
          <w:bCs/>
          <w:sz w:val="20"/>
          <w:szCs w:val="20"/>
        </w:rPr>
      </w:pPr>
      <w:r w:rsidRPr="00E93A14">
        <w:rPr>
          <w:rFonts w:ascii="Times New Roman" w:hAnsi="Times New Roman" w:cs="Times New Roman"/>
          <w:sz w:val="20"/>
          <w:szCs w:val="20"/>
        </w:rPr>
        <w:t xml:space="preserve">The ‘brain’ of the thermocycler is a low-cost, 8-bit, 16 MHz microcontroller (ATMEGA328P-PU) that controls the thermocycles of the </w:t>
      </w:r>
      <w:proofErr w:type="spellStart"/>
      <w:r w:rsidRPr="00E93A14">
        <w:rPr>
          <w:rFonts w:ascii="Times New Roman" w:hAnsi="Times New Roman" w:cs="Times New Roman"/>
          <w:sz w:val="20"/>
          <w:szCs w:val="20"/>
        </w:rPr>
        <w:t>peltier</w:t>
      </w:r>
      <w:proofErr w:type="spellEnd"/>
      <w:r w:rsidRPr="00E93A14">
        <w:rPr>
          <w:rFonts w:ascii="Times New Roman" w:hAnsi="Times New Roman" w:cs="Times New Roman"/>
          <w:sz w:val="20"/>
          <w:szCs w:val="20"/>
        </w:rPr>
        <w:t xml:space="preserve"> array and the heating lid. </w:t>
      </w:r>
      <w:r w:rsidR="00F65604" w:rsidRPr="00E93A14">
        <w:rPr>
          <w:rFonts w:ascii="Times New Roman" w:hAnsi="Times New Roman" w:cs="Times New Roman"/>
          <w:sz w:val="20"/>
          <w:szCs w:val="20"/>
        </w:rPr>
        <w:t>T</w:t>
      </w:r>
      <w:r w:rsidR="00F60363" w:rsidRPr="00E93A14">
        <w:rPr>
          <w:rFonts w:ascii="Times New Roman" w:hAnsi="Times New Roman" w:cs="Times New Roman"/>
          <w:sz w:val="20"/>
          <w:szCs w:val="20"/>
        </w:rPr>
        <w:t>he cross</w:t>
      </w:r>
      <w:r w:rsidR="00F65604" w:rsidRPr="00E93A14">
        <w:rPr>
          <w:rFonts w:ascii="Times New Roman" w:hAnsi="Times New Roman" w:cs="Times New Roman"/>
          <w:sz w:val="20"/>
          <w:szCs w:val="20"/>
        </w:rPr>
        <w:t>-</w:t>
      </w:r>
      <w:r w:rsidR="00F60363" w:rsidRPr="00E93A14">
        <w:rPr>
          <w:rFonts w:ascii="Times New Roman" w:hAnsi="Times New Roman" w:cs="Times New Roman"/>
          <w:sz w:val="20"/>
          <w:szCs w:val="20"/>
        </w:rPr>
        <w:t xml:space="preserve">sectional view of the </w:t>
      </w:r>
      <w:r w:rsidR="00F65604" w:rsidRPr="00E93A14">
        <w:rPr>
          <w:rFonts w:ascii="Times New Roman" w:hAnsi="Times New Roman" w:cs="Times New Roman"/>
          <w:sz w:val="20"/>
          <w:szCs w:val="20"/>
        </w:rPr>
        <w:t xml:space="preserve">thermocycler prototype (Fig. 1a) shows the heating lid, the heating block, the </w:t>
      </w:r>
      <w:proofErr w:type="spellStart"/>
      <w:r w:rsidR="00F65604" w:rsidRPr="00E93A14">
        <w:rPr>
          <w:rFonts w:ascii="Times New Roman" w:hAnsi="Times New Roman" w:cs="Times New Roman"/>
          <w:sz w:val="20"/>
          <w:szCs w:val="20"/>
        </w:rPr>
        <w:t>peltiers</w:t>
      </w:r>
      <w:proofErr w:type="spellEnd"/>
      <w:r w:rsidR="00F65604" w:rsidRPr="00E93A14">
        <w:rPr>
          <w:rFonts w:ascii="Times New Roman" w:hAnsi="Times New Roman" w:cs="Times New Roman"/>
          <w:sz w:val="20"/>
          <w:szCs w:val="20"/>
        </w:rPr>
        <w:t xml:space="preserve">, the heat sink, and the fan. Fig. 1b shows the top view of the 56-well aluminum heating block. Fig. 1c shows the microcontroller unit, the current drivers, and the digital circuits on an integrated PCB. </w:t>
      </w:r>
    </w:p>
    <w:p w14:paraId="5C097B72" w14:textId="3586BA10" w:rsidR="6E94D4E1" w:rsidRPr="00E93A14" w:rsidRDefault="00032BD6" w:rsidP="00032BD6">
      <w:pPr>
        <w:spacing w:before="120" w:after="120" w:line="240" w:lineRule="auto"/>
        <w:jc w:val="center"/>
        <w:rPr>
          <w:rFonts w:ascii="Times New Roman" w:hAnsi="Times New Roman" w:cs="Times New Roman"/>
        </w:rPr>
      </w:pPr>
      <w:r>
        <w:rPr>
          <w:rFonts w:ascii="Times New Roman" w:hAnsi="Times New Roman" w:cs="Times New Roman"/>
          <w:noProof/>
        </w:rPr>
        <w:drawing>
          <wp:inline distT="0" distB="0" distL="0" distR="0" wp14:anchorId="0C9CC25F" wp14:editId="568BD6B1">
            <wp:extent cx="2298225" cy="1805596"/>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RL_4x4.png"/>
                    <pic:cNvPicPr/>
                  </pic:nvPicPr>
                  <pic:blipFill>
                    <a:blip r:embed="rId7"/>
                    <a:stretch>
                      <a:fillRect/>
                    </a:stretch>
                  </pic:blipFill>
                  <pic:spPr>
                    <a:xfrm>
                      <a:off x="0" y="0"/>
                      <a:ext cx="2300140" cy="1807100"/>
                    </a:xfrm>
                    <a:prstGeom prst="rect">
                      <a:avLst/>
                    </a:prstGeom>
                  </pic:spPr>
                </pic:pic>
              </a:graphicData>
            </a:graphic>
          </wp:inline>
        </w:drawing>
      </w:r>
    </w:p>
    <w:p w14:paraId="1A9F4D67" w14:textId="72D1C68B" w:rsidR="0B031689" w:rsidRPr="00E93A14" w:rsidRDefault="0B031689" w:rsidP="00F67EAE">
      <w:pPr>
        <w:spacing w:before="120" w:after="120" w:line="240" w:lineRule="auto"/>
        <w:jc w:val="both"/>
        <w:rPr>
          <w:rFonts w:ascii="Times New Roman" w:eastAsia="Times New Roman" w:hAnsi="Times New Roman" w:cs="Times New Roman"/>
          <w:color w:val="000000" w:themeColor="text1"/>
          <w:sz w:val="16"/>
          <w:szCs w:val="20"/>
        </w:rPr>
      </w:pPr>
      <w:r w:rsidRPr="00E93A14">
        <w:rPr>
          <w:rFonts w:ascii="Times New Roman" w:hAnsi="Times New Roman" w:cs="Times New Roman"/>
          <w:sz w:val="16"/>
          <w:szCs w:val="20"/>
        </w:rPr>
        <w:t xml:space="preserve">Fig.1 (a) Thermocycler setup. (b) Heating block wells. (c) </w:t>
      </w:r>
      <w:r w:rsidR="005C0DAF" w:rsidRPr="00E93A14">
        <w:rPr>
          <w:rFonts w:ascii="Times New Roman" w:hAnsi="Times New Roman" w:cs="Times New Roman"/>
          <w:sz w:val="16"/>
          <w:szCs w:val="20"/>
        </w:rPr>
        <w:t>The c</w:t>
      </w:r>
      <w:r w:rsidRPr="00E93A14">
        <w:rPr>
          <w:rFonts w:ascii="Times New Roman" w:hAnsi="Times New Roman" w:cs="Times New Roman"/>
          <w:sz w:val="16"/>
          <w:szCs w:val="20"/>
        </w:rPr>
        <w:t xml:space="preserve">urrent drivers, </w:t>
      </w:r>
      <w:r w:rsidR="005C0DAF" w:rsidRPr="00E93A14">
        <w:rPr>
          <w:rFonts w:ascii="Times New Roman" w:hAnsi="Times New Roman" w:cs="Times New Roman"/>
          <w:sz w:val="16"/>
          <w:szCs w:val="20"/>
        </w:rPr>
        <w:t>the 8-bit microcontroller and its peripheral digital circuits</w:t>
      </w:r>
      <w:r w:rsidRPr="00E93A14">
        <w:rPr>
          <w:rFonts w:ascii="Times New Roman" w:eastAsia="Times New Roman" w:hAnsi="Times New Roman" w:cs="Times New Roman"/>
          <w:color w:val="000000" w:themeColor="text1"/>
          <w:sz w:val="16"/>
          <w:szCs w:val="20"/>
        </w:rPr>
        <w:t xml:space="preserve">, and </w:t>
      </w:r>
      <w:r w:rsidR="005C0DAF" w:rsidRPr="00E93A14">
        <w:rPr>
          <w:rFonts w:ascii="Times New Roman" w:eastAsia="Times New Roman" w:hAnsi="Times New Roman" w:cs="Times New Roman"/>
          <w:color w:val="000000" w:themeColor="text1"/>
          <w:sz w:val="16"/>
          <w:szCs w:val="20"/>
        </w:rPr>
        <w:t xml:space="preserve">the </w:t>
      </w:r>
      <w:r w:rsidRPr="00E93A14">
        <w:rPr>
          <w:rFonts w:ascii="Times New Roman" w:eastAsia="Times New Roman" w:hAnsi="Times New Roman" w:cs="Times New Roman"/>
          <w:color w:val="000000" w:themeColor="text1"/>
          <w:sz w:val="16"/>
          <w:szCs w:val="20"/>
        </w:rPr>
        <w:t xml:space="preserve">low pass filters </w:t>
      </w:r>
      <w:r w:rsidR="005C0DAF" w:rsidRPr="00E93A14">
        <w:rPr>
          <w:rFonts w:ascii="Times New Roman" w:eastAsia="Times New Roman" w:hAnsi="Times New Roman" w:cs="Times New Roman"/>
          <w:color w:val="000000" w:themeColor="text1"/>
          <w:sz w:val="16"/>
          <w:szCs w:val="20"/>
        </w:rPr>
        <w:t xml:space="preserve">(high frequency noise attenuator) </w:t>
      </w:r>
      <w:r w:rsidRPr="00E93A14">
        <w:rPr>
          <w:rFonts w:ascii="Times New Roman" w:eastAsia="Times New Roman" w:hAnsi="Times New Roman" w:cs="Times New Roman"/>
          <w:color w:val="000000" w:themeColor="text1"/>
          <w:sz w:val="16"/>
          <w:szCs w:val="20"/>
        </w:rPr>
        <w:t xml:space="preserve">mounted to a </w:t>
      </w:r>
      <w:r w:rsidR="00AB5630">
        <w:rPr>
          <w:rFonts w:ascii="Times New Roman" w:eastAsia="Times New Roman" w:hAnsi="Times New Roman" w:cs="Times New Roman"/>
          <w:color w:val="000000" w:themeColor="text1"/>
          <w:sz w:val="16"/>
          <w:szCs w:val="20"/>
        </w:rPr>
        <w:t xml:space="preserve">printed </w:t>
      </w:r>
      <w:r w:rsidRPr="00E93A14">
        <w:rPr>
          <w:rFonts w:ascii="Times New Roman" w:eastAsia="Times New Roman" w:hAnsi="Times New Roman" w:cs="Times New Roman"/>
          <w:color w:val="000000" w:themeColor="text1"/>
          <w:sz w:val="16"/>
          <w:szCs w:val="20"/>
        </w:rPr>
        <w:t>circuit board.</w:t>
      </w:r>
    </w:p>
    <w:p w14:paraId="04C6EF46" w14:textId="3B80D7E1" w:rsidR="0042128D" w:rsidRPr="00E93A14" w:rsidRDefault="00795EC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The microcontroller</w:t>
      </w:r>
      <w:r w:rsidR="0042128D" w:rsidRPr="00E93A14">
        <w:rPr>
          <w:rFonts w:ascii="Times New Roman" w:hAnsi="Times New Roman" w:cs="Times New Roman"/>
          <w:sz w:val="20"/>
          <w:szCs w:val="20"/>
        </w:rPr>
        <w:t xml:space="preserve"> regulates the moment to moment temperature via four 12711-9L31-09CQ </w:t>
      </w:r>
      <w:proofErr w:type="spellStart"/>
      <w:r w:rsidR="0042128D" w:rsidRPr="00E93A14">
        <w:rPr>
          <w:rFonts w:ascii="Times New Roman" w:hAnsi="Times New Roman" w:cs="Times New Roman"/>
          <w:sz w:val="20"/>
          <w:szCs w:val="20"/>
        </w:rPr>
        <w:t>peltier</w:t>
      </w:r>
      <w:proofErr w:type="spellEnd"/>
      <w:r w:rsidR="0042128D" w:rsidRPr="00E93A14">
        <w:rPr>
          <w:rFonts w:ascii="Times New Roman" w:hAnsi="Times New Roman" w:cs="Times New Roman"/>
          <w:sz w:val="20"/>
          <w:szCs w:val="20"/>
        </w:rPr>
        <w:t xml:space="preserve"> modules and an </w:t>
      </w:r>
      <w:r w:rsidR="0042128D" w:rsidRPr="00E93A14">
        <w:rPr>
          <w:rFonts w:ascii="Times New Roman" w:eastAsia="Times New Roman" w:hAnsi="Times New Roman" w:cs="Times New Roman"/>
          <w:color w:val="000000" w:themeColor="text1"/>
          <w:sz w:val="19"/>
          <w:szCs w:val="19"/>
        </w:rPr>
        <w:t xml:space="preserve">AOLE ASH-25DA </w:t>
      </w:r>
      <w:r w:rsidR="0042128D" w:rsidRPr="00E93A14">
        <w:rPr>
          <w:rFonts w:ascii="Times New Roman" w:hAnsi="Times New Roman" w:cs="Times New Roman"/>
          <w:sz w:val="20"/>
          <w:szCs w:val="20"/>
        </w:rPr>
        <w:t xml:space="preserve">solid state relay (SSR) connected to a </w:t>
      </w:r>
      <w:proofErr w:type="spellStart"/>
      <w:r w:rsidR="0042128D" w:rsidRPr="00E93A14">
        <w:rPr>
          <w:rFonts w:ascii="Times New Roman" w:hAnsi="Times New Roman" w:cs="Times New Roman"/>
          <w:sz w:val="20"/>
          <w:szCs w:val="20"/>
        </w:rPr>
        <w:t>Zerostart</w:t>
      </w:r>
      <w:proofErr w:type="spellEnd"/>
      <w:r w:rsidR="0042128D" w:rsidRPr="00E93A14">
        <w:rPr>
          <w:rFonts w:ascii="Times New Roman" w:hAnsi="Times New Roman" w:cs="Times New Roman"/>
          <w:sz w:val="20"/>
          <w:szCs w:val="20"/>
        </w:rPr>
        <w:t xml:space="preserve"> 3400063 250 W silicone heating pad.</w:t>
      </w:r>
      <w:r w:rsidRPr="00E93A14">
        <w:rPr>
          <w:rFonts w:ascii="Times New Roman" w:hAnsi="Times New Roman" w:cs="Times New Roman"/>
          <w:sz w:val="20"/>
          <w:szCs w:val="20"/>
        </w:rPr>
        <w:t xml:space="preserve"> The system diagram is shown in Fig. 2. </w:t>
      </w:r>
    </w:p>
    <w:p w14:paraId="21BCFADE" w14:textId="77777777" w:rsidR="00776674" w:rsidRPr="00E93A14" w:rsidRDefault="00776674"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56-well heating block was constructed from a 6061 </w:t>
      </w:r>
      <w:proofErr w:type="spellStart"/>
      <w:r w:rsidRPr="00E93A14">
        <w:rPr>
          <w:rFonts w:ascii="Times New Roman" w:hAnsi="Times New Roman" w:cs="Times New Roman"/>
          <w:sz w:val="20"/>
          <w:szCs w:val="20"/>
        </w:rPr>
        <w:t>aluminium</w:t>
      </w:r>
      <w:proofErr w:type="spellEnd"/>
      <w:r w:rsidRPr="00E93A14">
        <w:rPr>
          <w:rFonts w:ascii="Times New Roman" w:hAnsi="Times New Roman" w:cs="Times New Roman"/>
          <w:sz w:val="20"/>
          <w:szCs w:val="20"/>
        </w:rPr>
        <w:t xml:space="preserve"> alloy block. Four </w:t>
      </w:r>
      <w:proofErr w:type="spellStart"/>
      <w:r w:rsidRPr="00E93A14">
        <w:rPr>
          <w:rFonts w:ascii="Times New Roman" w:hAnsi="Times New Roman" w:cs="Times New Roman"/>
          <w:sz w:val="20"/>
          <w:szCs w:val="20"/>
        </w:rPr>
        <w:t>peltiers</w:t>
      </w:r>
      <w:proofErr w:type="spellEnd"/>
      <w:r w:rsidRPr="00E93A14">
        <w:rPr>
          <w:rFonts w:ascii="Times New Roman" w:hAnsi="Times New Roman" w:cs="Times New Roman"/>
          <w:sz w:val="20"/>
          <w:szCs w:val="20"/>
        </w:rPr>
        <w:t xml:space="preserve"> were </w:t>
      </w:r>
      <w:r w:rsidRPr="00E93A14">
        <w:rPr>
          <w:rFonts w:ascii="Times New Roman" w:hAnsi="Times New Roman" w:cs="Times New Roman"/>
          <w:sz w:val="20"/>
          <w:szCs w:val="20"/>
        </w:rPr>
        <w:lastRenderedPageBreak/>
        <w:t xml:space="preserve">mounted in parallel, both electrically and physically, between the heating block and an extruded aluminum heatsink. A 120 mm 12 V fan was used for air circulation for the cooling process. Two VNH5019 current drivers regulate voltages across each </w:t>
      </w:r>
      <w:proofErr w:type="spellStart"/>
      <w:r w:rsidRPr="00E93A14">
        <w:rPr>
          <w:rFonts w:ascii="Times New Roman" w:hAnsi="Times New Roman" w:cs="Times New Roman"/>
          <w:sz w:val="20"/>
          <w:szCs w:val="20"/>
        </w:rPr>
        <w:t>peltier</w:t>
      </w:r>
      <w:proofErr w:type="spellEnd"/>
      <w:r w:rsidRPr="00E93A14">
        <w:rPr>
          <w:rFonts w:ascii="Times New Roman" w:hAnsi="Times New Roman" w:cs="Times New Roman"/>
          <w:sz w:val="20"/>
          <w:szCs w:val="20"/>
        </w:rPr>
        <w:t xml:space="preserve"> module. Depending on the polarity, the </w:t>
      </w:r>
      <w:proofErr w:type="spellStart"/>
      <w:r w:rsidRPr="00E93A14">
        <w:rPr>
          <w:rFonts w:ascii="Times New Roman" w:hAnsi="Times New Roman" w:cs="Times New Roman"/>
          <w:sz w:val="20"/>
          <w:szCs w:val="20"/>
        </w:rPr>
        <w:t>peltiers</w:t>
      </w:r>
      <w:proofErr w:type="spellEnd"/>
      <w:r w:rsidRPr="00E93A14">
        <w:rPr>
          <w:rFonts w:ascii="Times New Roman" w:hAnsi="Times New Roman" w:cs="Times New Roman"/>
          <w:sz w:val="20"/>
          <w:szCs w:val="20"/>
        </w:rPr>
        <w:t xml:space="preserve"> will either pump heat into or out of the block. The </w:t>
      </w:r>
      <w:proofErr w:type="spellStart"/>
      <w:r w:rsidRPr="00E93A14">
        <w:rPr>
          <w:rFonts w:ascii="Times New Roman" w:hAnsi="Times New Roman" w:cs="Times New Roman"/>
          <w:sz w:val="20"/>
          <w:szCs w:val="20"/>
        </w:rPr>
        <w:t>peltiers</w:t>
      </w:r>
      <w:proofErr w:type="spellEnd"/>
      <w:r w:rsidRPr="00E93A14">
        <w:rPr>
          <w:rFonts w:ascii="Times New Roman" w:hAnsi="Times New Roman" w:cs="Times New Roman"/>
          <w:sz w:val="20"/>
          <w:szCs w:val="20"/>
        </w:rPr>
        <w:t xml:space="preserve"> are powered using a 15 V 600 W power supply in the lab. </w:t>
      </w:r>
    </w:p>
    <w:p w14:paraId="2C7E2457" w14:textId="178FB5A6" w:rsidR="00474909" w:rsidRPr="00E93A14" w:rsidRDefault="00584E3E" w:rsidP="00F67EAE">
      <w:pPr>
        <w:spacing w:before="120" w:after="120" w:line="240" w:lineRule="auto"/>
        <w:ind w:firstLine="202"/>
        <w:jc w:val="both"/>
        <w:rPr>
          <w:rFonts w:ascii="Times New Roman" w:hAnsi="Times New Roman" w:cs="Times New Roman"/>
          <w:sz w:val="20"/>
          <w:szCs w:val="20"/>
        </w:rPr>
      </w:pPr>
      <w:r>
        <w:rPr>
          <w:noProof/>
          <w:sz w:val="16"/>
          <w:szCs w:val="16"/>
        </w:rPr>
        <w:drawing>
          <wp:inline distT="0" distB="0" distL="0" distR="0" wp14:anchorId="7F38670F" wp14:editId="3A1D54B9">
            <wp:extent cx="27432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rdware schematic_12.png"/>
                    <pic:cNvPicPr/>
                  </pic:nvPicPr>
                  <pic:blipFill>
                    <a:blip r:embed="rId8"/>
                    <a:stretch>
                      <a:fillRect/>
                    </a:stretch>
                  </pic:blipFill>
                  <pic:spPr>
                    <a:xfrm>
                      <a:off x="0" y="0"/>
                      <a:ext cx="2743200" cy="3565525"/>
                    </a:xfrm>
                    <a:prstGeom prst="rect">
                      <a:avLst/>
                    </a:prstGeom>
                  </pic:spPr>
                </pic:pic>
              </a:graphicData>
            </a:graphic>
          </wp:inline>
        </w:drawing>
      </w:r>
    </w:p>
    <w:p w14:paraId="7E44DE6A" w14:textId="799AC59A" w:rsidR="00474909" w:rsidRPr="00E93A14" w:rsidRDefault="00474909"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Fig.</w:t>
      </w:r>
      <w:r w:rsidR="00795EC9" w:rsidRPr="00E93A14">
        <w:rPr>
          <w:rFonts w:ascii="Times New Roman" w:hAnsi="Times New Roman" w:cs="Times New Roman"/>
          <w:sz w:val="16"/>
          <w:szCs w:val="20"/>
        </w:rPr>
        <w:t xml:space="preserve"> </w:t>
      </w:r>
      <w:r w:rsidR="7B838522" w:rsidRPr="00E93A14">
        <w:rPr>
          <w:rFonts w:ascii="Times New Roman" w:hAnsi="Times New Roman" w:cs="Times New Roman"/>
          <w:sz w:val="16"/>
          <w:szCs w:val="20"/>
        </w:rPr>
        <w:t>2</w:t>
      </w:r>
      <w:r w:rsidRPr="00E93A14">
        <w:rPr>
          <w:rFonts w:ascii="Times New Roman" w:hAnsi="Times New Roman" w:cs="Times New Roman"/>
          <w:sz w:val="16"/>
          <w:szCs w:val="20"/>
        </w:rPr>
        <w:t xml:space="preserve"> (a) Thermocycler hardware connection schematic. (b) Low pass filter used by the </w:t>
      </w:r>
      <w:proofErr w:type="spellStart"/>
      <w:r w:rsidRPr="00E93A14">
        <w:rPr>
          <w:rFonts w:ascii="Times New Roman" w:hAnsi="Times New Roman" w:cs="Times New Roman"/>
          <w:sz w:val="16"/>
          <w:szCs w:val="20"/>
        </w:rPr>
        <w:t>thermoresistors</w:t>
      </w:r>
      <w:proofErr w:type="spellEnd"/>
      <w:r w:rsidRPr="00E93A14">
        <w:rPr>
          <w:rFonts w:ascii="Times New Roman" w:hAnsi="Times New Roman" w:cs="Times New Roman"/>
          <w:sz w:val="16"/>
          <w:szCs w:val="20"/>
        </w:rPr>
        <w:t xml:space="preserve"> to stabilize analog signals. </w:t>
      </w:r>
    </w:p>
    <w:p w14:paraId="6A1E59F5" w14:textId="77777777" w:rsidR="00955396" w:rsidRPr="00E93A14" w:rsidRDefault="79F3357B"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heating lid is composed of two components, the silicone heating pad and a copper plate. The silicone pad is plugged into a 120 </w:t>
      </w:r>
      <w:proofErr w:type="spellStart"/>
      <w:r w:rsidR="009F7FBF" w:rsidRPr="00E93A14">
        <w:rPr>
          <w:rFonts w:ascii="Times New Roman" w:hAnsi="Times New Roman" w:cs="Times New Roman"/>
          <w:sz w:val="20"/>
          <w:szCs w:val="20"/>
        </w:rPr>
        <w:t>Vrms</w:t>
      </w:r>
      <w:proofErr w:type="spellEnd"/>
      <w:r w:rsidR="009F7FBF" w:rsidRPr="00E93A14">
        <w:rPr>
          <w:rFonts w:ascii="Times New Roman" w:hAnsi="Times New Roman" w:cs="Times New Roman"/>
          <w:sz w:val="20"/>
          <w:szCs w:val="20"/>
        </w:rPr>
        <w:t xml:space="preserve"> </w:t>
      </w:r>
      <w:r w:rsidRPr="00E93A14">
        <w:rPr>
          <w:rFonts w:ascii="Times New Roman" w:hAnsi="Times New Roman" w:cs="Times New Roman"/>
          <w:sz w:val="20"/>
          <w:szCs w:val="20"/>
        </w:rPr>
        <w:t>wall socket and connected to an SSR</w:t>
      </w:r>
      <w:r w:rsidR="00536617" w:rsidRPr="00E93A14">
        <w:rPr>
          <w:rFonts w:ascii="Times New Roman" w:hAnsi="Times New Roman" w:cs="Times New Roman"/>
          <w:sz w:val="20"/>
          <w:szCs w:val="20"/>
        </w:rPr>
        <w:t xml:space="preserve"> (solid state relay)</w:t>
      </w:r>
      <w:r w:rsidRPr="00E93A14">
        <w:rPr>
          <w:rFonts w:ascii="Times New Roman" w:hAnsi="Times New Roman" w:cs="Times New Roman"/>
          <w:sz w:val="20"/>
          <w:szCs w:val="20"/>
        </w:rPr>
        <w:t xml:space="preserve"> which turn</w:t>
      </w:r>
      <w:r w:rsidR="004F4A8D" w:rsidRPr="00E93A14">
        <w:rPr>
          <w:rFonts w:ascii="Times New Roman" w:hAnsi="Times New Roman" w:cs="Times New Roman"/>
          <w:sz w:val="20"/>
          <w:szCs w:val="20"/>
        </w:rPr>
        <w:t>s</w:t>
      </w:r>
      <w:r w:rsidRPr="00E93A14">
        <w:rPr>
          <w:rFonts w:ascii="Times New Roman" w:hAnsi="Times New Roman" w:cs="Times New Roman"/>
          <w:sz w:val="20"/>
          <w:szCs w:val="20"/>
        </w:rPr>
        <w:t xml:space="preserve"> on the pad if the plate is less than 90°C.</w:t>
      </w:r>
      <w:r w:rsidR="00CC393B" w:rsidRPr="00E93A14">
        <w:rPr>
          <w:rFonts w:ascii="Times New Roman" w:hAnsi="Times New Roman" w:cs="Times New Roman"/>
          <w:sz w:val="20"/>
          <w:szCs w:val="20"/>
        </w:rPr>
        <w:t xml:space="preserve"> </w:t>
      </w:r>
      <w:r w:rsidR="4B5B7398" w:rsidRPr="00E93A14">
        <w:rPr>
          <w:rFonts w:ascii="Times New Roman" w:hAnsi="Times New Roman" w:cs="Times New Roman"/>
          <w:sz w:val="20"/>
          <w:szCs w:val="20"/>
        </w:rPr>
        <w:t xml:space="preserve">Temperatures were measured via </w:t>
      </w:r>
      <w:proofErr w:type="spellStart"/>
      <w:r w:rsidR="4B5B7398" w:rsidRPr="00E93A14">
        <w:rPr>
          <w:rFonts w:ascii="Times New Roman" w:hAnsi="Times New Roman" w:cs="Times New Roman"/>
          <w:sz w:val="20"/>
          <w:szCs w:val="20"/>
        </w:rPr>
        <w:t>thermoresistors</w:t>
      </w:r>
      <w:proofErr w:type="spellEnd"/>
      <w:r w:rsidR="4B5B7398" w:rsidRPr="00E93A14">
        <w:rPr>
          <w:rFonts w:ascii="Times New Roman" w:hAnsi="Times New Roman" w:cs="Times New Roman"/>
          <w:sz w:val="20"/>
          <w:szCs w:val="20"/>
        </w:rPr>
        <w:t xml:space="preserve"> on the bottom of the copper plate and </w:t>
      </w:r>
      <w:r w:rsidR="26876AF5" w:rsidRPr="00E93A14">
        <w:rPr>
          <w:rFonts w:ascii="Times New Roman" w:hAnsi="Times New Roman" w:cs="Times New Roman"/>
          <w:sz w:val="20"/>
          <w:szCs w:val="20"/>
        </w:rPr>
        <w:t>inside a small hole in</w:t>
      </w:r>
      <w:r w:rsidR="4B5B7398" w:rsidRPr="00E93A14">
        <w:rPr>
          <w:rFonts w:ascii="Times New Roman" w:hAnsi="Times New Roman" w:cs="Times New Roman"/>
          <w:sz w:val="20"/>
          <w:szCs w:val="20"/>
        </w:rPr>
        <w:t xml:space="preserve"> the heating block</w:t>
      </w:r>
      <w:r w:rsidR="46EC7743" w:rsidRPr="00E93A14">
        <w:rPr>
          <w:rFonts w:ascii="Times New Roman" w:hAnsi="Times New Roman" w:cs="Times New Roman"/>
          <w:sz w:val="20"/>
          <w:szCs w:val="20"/>
        </w:rPr>
        <w:t>.</w:t>
      </w:r>
    </w:p>
    <w:p w14:paraId="27983387" w14:textId="18756131" w:rsidR="00474909" w:rsidRPr="00E93A14" w:rsidRDefault="00955396" w:rsidP="00F67EAE">
      <w:pPr>
        <w:spacing w:before="120" w:after="120" w:line="240" w:lineRule="auto"/>
        <w:jc w:val="both"/>
        <w:rPr>
          <w:rFonts w:ascii="Times New Roman" w:hAnsi="Times New Roman" w:cs="Times New Roman"/>
          <w:sz w:val="20"/>
          <w:szCs w:val="20"/>
        </w:rPr>
      </w:pPr>
      <w:r w:rsidRPr="00E93A14">
        <w:rPr>
          <w:rFonts w:ascii="Times New Roman" w:hAnsi="Times New Roman" w:cs="Times New Roman"/>
          <w:i/>
          <w:sz w:val="20"/>
          <w:szCs w:val="20"/>
        </w:rPr>
        <w:t>B.</w:t>
      </w:r>
      <w:r w:rsidR="00474909" w:rsidRPr="00E93A14">
        <w:rPr>
          <w:rFonts w:ascii="Times New Roman" w:hAnsi="Times New Roman" w:cs="Times New Roman"/>
          <w:i/>
          <w:sz w:val="20"/>
          <w:szCs w:val="20"/>
        </w:rPr>
        <w:t xml:space="preserve"> Software</w:t>
      </w:r>
      <w:r w:rsidR="00322928" w:rsidRPr="00E93A14">
        <w:rPr>
          <w:rFonts w:ascii="Times New Roman" w:hAnsi="Times New Roman" w:cs="Times New Roman"/>
          <w:i/>
          <w:sz w:val="20"/>
          <w:szCs w:val="20"/>
        </w:rPr>
        <w:t xml:space="preserve"> Design</w:t>
      </w:r>
    </w:p>
    <w:p w14:paraId="01035459" w14:textId="34CCB562" w:rsidR="00CC393B" w:rsidRPr="00E93A14" w:rsidRDefault="0047490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software consists of a Python GUI </w:t>
      </w:r>
      <w:r w:rsidR="00413263" w:rsidRPr="00E93A14">
        <w:rPr>
          <w:rFonts w:ascii="Times New Roman" w:hAnsi="Times New Roman" w:cs="Times New Roman"/>
          <w:sz w:val="20"/>
          <w:szCs w:val="20"/>
        </w:rPr>
        <w:t>for real-time temperature tracking and control and a C++ script for the microcontroller</w:t>
      </w:r>
      <w:r w:rsidRPr="00E93A14">
        <w:rPr>
          <w:rFonts w:ascii="Times New Roman" w:hAnsi="Times New Roman" w:cs="Times New Roman"/>
          <w:sz w:val="20"/>
          <w:szCs w:val="20"/>
        </w:rPr>
        <w:t>.</w:t>
      </w:r>
      <w:r w:rsidR="0083221A" w:rsidRPr="00E93A14">
        <w:rPr>
          <w:rFonts w:ascii="Times New Roman" w:hAnsi="Times New Roman" w:cs="Times New Roman"/>
          <w:sz w:val="20"/>
          <w:szCs w:val="20"/>
        </w:rPr>
        <w:t xml:space="preserve"> The GUI handles </w:t>
      </w:r>
      <w:r w:rsidR="0083221A" w:rsidRPr="00E93A14">
        <w:rPr>
          <w:rFonts w:ascii="Times New Roman" w:eastAsia="Times New Roman" w:hAnsi="Times New Roman" w:cs="Times New Roman"/>
          <w:color w:val="000000" w:themeColor="text1"/>
          <w:sz w:val="19"/>
          <w:szCs w:val="19"/>
        </w:rPr>
        <w:t>user interface</w:t>
      </w:r>
      <w:r w:rsidR="0083221A" w:rsidRPr="00E93A14">
        <w:rPr>
          <w:rFonts w:ascii="Times New Roman" w:hAnsi="Times New Roman" w:cs="Times New Roman"/>
          <w:sz w:val="20"/>
          <w:szCs w:val="20"/>
        </w:rPr>
        <w:t xml:space="preserve"> and manages the </w:t>
      </w:r>
      <w:r w:rsidR="0083221A" w:rsidRPr="00E93A14">
        <w:rPr>
          <w:rFonts w:ascii="Times New Roman" w:eastAsia="Times New Roman" w:hAnsi="Times New Roman" w:cs="Times New Roman"/>
          <w:color w:val="000000" w:themeColor="text1"/>
          <w:sz w:val="20"/>
          <w:szCs w:val="20"/>
        </w:rPr>
        <w:t>cycle procedure (Fig</w:t>
      </w:r>
      <w:r w:rsidR="00413263" w:rsidRPr="00E93A14">
        <w:rPr>
          <w:rFonts w:ascii="Times New Roman" w:eastAsia="Times New Roman" w:hAnsi="Times New Roman" w:cs="Times New Roman"/>
          <w:color w:val="000000" w:themeColor="text1"/>
          <w:sz w:val="20"/>
          <w:szCs w:val="20"/>
        </w:rPr>
        <w:t>.</w:t>
      </w:r>
      <w:r w:rsidR="00C84324" w:rsidRPr="00E93A14">
        <w:rPr>
          <w:rFonts w:ascii="Times New Roman" w:eastAsia="Times New Roman" w:hAnsi="Times New Roman" w:cs="Times New Roman"/>
          <w:color w:val="000000" w:themeColor="text1"/>
          <w:sz w:val="20"/>
          <w:szCs w:val="20"/>
        </w:rPr>
        <w:t xml:space="preserve"> 3)</w:t>
      </w:r>
      <w:r w:rsidR="0083221A" w:rsidRPr="00E93A14">
        <w:rPr>
          <w:rFonts w:ascii="Times New Roman" w:hAnsi="Times New Roman" w:cs="Times New Roman"/>
          <w:sz w:val="20"/>
          <w:szCs w:val="20"/>
        </w:rPr>
        <w:t xml:space="preserve">. Cycle steps are added to a cycle queue based on user defined parameters. Once the cycling process has begun cycle steps are </w:t>
      </w:r>
      <w:r w:rsidR="115A01AA" w:rsidRPr="00E93A14">
        <w:rPr>
          <w:rFonts w:ascii="Times New Roman" w:hAnsi="Times New Roman" w:cs="Times New Roman"/>
          <w:sz w:val="20"/>
          <w:szCs w:val="20"/>
        </w:rPr>
        <w:t>de-queued</w:t>
      </w:r>
      <w:r w:rsidR="0083221A" w:rsidRPr="00E93A14">
        <w:rPr>
          <w:rFonts w:ascii="Times New Roman" w:hAnsi="Times New Roman" w:cs="Times New Roman"/>
          <w:sz w:val="20"/>
          <w:szCs w:val="20"/>
        </w:rPr>
        <w:t xml:space="preserve"> </w:t>
      </w:r>
      <w:r w:rsidR="1118DDDC" w:rsidRPr="00E93A14">
        <w:rPr>
          <w:rFonts w:ascii="Times New Roman" w:hAnsi="Times New Roman" w:cs="Times New Roman"/>
          <w:sz w:val="20"/>
          <w:szCs w:val="20"/>
        </w:rPr>
        <w:t>and the cycle temperature at the front of the queue</w:t>
      </w:r>
      <w:r w:rsidR="0083221A" w:rsidRPr="00E93A14">
        <w:rPr>
          <w:rFonts w:ascii="Times New Roman" w:hAnsi="Times New Roman" w:cs="Times New Roman"/>
          <w:sz w:val="20"/>
          <w:szCs w:val="20"/>
        </w:rPr>
        <w:t xml:space="preserve"> </w:t>
      </w:r>
      <w:r w:rsidR="00264A84" w:rsidRPr="00E93A14">
        <w:rPr>
          <w:rFonts w:ascii="Times New Roman" w:hAnsi="Times New Roman" w:cs="Times New Roman"/>
          <w:sz w:val="20"/>
          <w:szCs w:val="20"/>
        </w:rPr>
        <w:t xml:space="preserve">is </w:t>
      </w:r>
      <w:r w:rsidR="0083221A" w:rsidRPr="00E93A14">
        <w:rPr>
          <w:rFonts w:ascii="Times New Roman" w:hAnsi="Times New Roman" w:cs="Times New Roman"/>
          <w:sz w:val="20"/>
          <w:szCs w:val="20"/>
        </w:rPr>
        <w:t xml:space="preserve">sent via USB to </w:t>
      </w:r>
      <w:r w:rsidR="00413263" w:rsidRPr="00E93A14">
        <w:rPr>
          <w:rFonts w:ascii="Times New Roman" w:hAnsi="Times New Roman" w:cs="Times New Roman"/>
          <w:sz w:val="20"/>
          <w:szCs w:val="20"/>
        </w:rPr>
        <w:t xml:space="preserve">the microcontroller to implement the C++ script. </w:t>
      </w:r>
    </w:p>
    <w:p w14:paraId="27E48F77" w14:textId="06608BE5" w:rsidR="00393239" w:rsidRPr="00E93A14" w:rsidRDefault="00393239" w:rsidP="00F67EAE">
      <w:pPr>
        <w:spacing w:before="120" w:after="120" w:line="240" w:lineRule="auto"/>
        <w:ind w:firstLine="202"/>
        <w:jc w:val="both"/>
        <w:rPr>
          <w:rFonts w:ascii="Times New Roman" w:hAnsi="Times New Roman" w:cs="Times New Roman"/>
          <w:noProof/>
        </w:rPr>
      </w:pPr>
      <w:r w:rsidRPr="00E93A14">
        <w:rPr>
          <w:rFonts w:ascii="Times New Roman" w:hAnsi="Times New Roman" w:cs="Times New Roman"/>
          <w:sz w:val="20"/>
          <w:szCs w:val="20"/>
        </w:rPr>
        <w:t>The C++ script for the microcontroller uses an altered version of Proportional Integral Derivative (PID) control where multiple sets of PID constants are used to manage temperature. This was done to account for non-linearities in the heating and cooling process. PID constants were chosen with the following goals in mind: the system should be fast to improve total process time and be able to maintain accurate temperatures.</w:t>
      </w:r>
    </w:p>
    <w:p w14:paraId="5AC31ECA" w14:textId="02BA0D1A" w:rsidR="00474909" w:rsidRPr="00976D98" w:rsidRDefault="00976D98" w:rsidP="00976D98">
      <w:pPr>
        <w:spacing w:before="120" w:after="120" w:line="240" w:lineRule="auto"/>
        <w:ind w:firstLine="202"/>
        <w:jc w:val="both"/>
        <w:rPr>
          <w:rFonts w:ascii="Times New Roman" w:hAnsi="Times New Roman" w:cs="Times New Roman"/>
          <w:noProof/>
        </w:rPr>
      </w:pPr>
      <w:r>
        <w:rPr>
          <w:rFonts w:ascii="Times New Roman" w:hAnsi="Times New Roman" w:cs="Times New Roman"/>
          <w:noProof/>
        </w:rPr>
        <w:drawing>
          <wp:inline distT="0" distB="0" distL="0" distR="0" wp14:anchorId="36954B07" wp14:editId="5DA91AC4">
            <wp:extent cx="2238233" cy="483188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twareFigure.png"/>
                    <pic:cNvPicPr/>
                  </pic:nvPicPr>
                  <pic:blipFill>
                    <a:blip r:embed="rId9"/>
                    <a:stretch>
                      <a:fillRect/>
                    </a:stretch>
                  </pic:blipFill>
                  <pic:spPr>
                    <a:xfrm>
                      <a:off x="0" y="0"/>
                      <a:ext cx="2265661" cy="4891099"/>
                    </a:xfrm>
                    <a:prstGeom prst="rect">
                      <a:avLst/>
                    </a:prstGeom>
                  </pic:spPr>
                </pic:pic>
              </a:graphicData>
            </a:graphic>
          </wp:inline>
        </w:drawing>
      </w:r>
    </w:p>
    <w:p w14:paraId="0A605E8D" w14:textId="20195E87" w:rsidR="431790AE" w:rsidRPr="00E93A14" w:rsidRDefault="00474909"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 xml:space="preserve">Fig. </w:t>
      </w:r>
      <w:r w:rsidR="7DC25066" w:rsidRPr="00E93A14">
        <w:rPr>
          <w:rFonts w:ascii="Times New Roman" w:hAnsi="Times New Roman" w:cs="Times New Roman"/>
          <w:sz w:val="16"/>
          <w:szCs w:val="20"/>
        </w:rPr>
        <w:t>3</w:t>
      </w:r>
      <w:r w:rsidRPr="00E93A14">
        <w:rPr>
          <w:rFonts w:ascii="Times New Roman" w:hAnsi="Times New Roman" w:cs="Times New Roman"/>
          <w:sz w:val="16"/>
          <w:szCs w:val="20"/>
        </w:rPr>
        <w:t xml:space="preserve"> Software overview</w:t>
      </w:r>
      <w:r w:rsidR="0BB34E8A" w:rsidRPr="00E93A14">
        <w:rPr>
          <w:rFonts w:ascii="Times New Roman" w:hAnsi="Times New Roman" w:cs="Times New Roman"/>
          <w:sz w:val="16"/>
          <w:szCs w:val="20"/>
        </w:rPr>
        <w:t>.</w:t>
      </w:r>
      <w:r w:rsidRPr="00E93A14">
        <w:rPr>
          <w:rFonts w:ascii="Times New Roman" w:hAnsi="Times New Roman" w:cs="Times New Roman"/>
          <w:sz w:val="16"/>
          <w:szCs w:val="20"/>
        </w:rPr>
        <w:t xml:space="preserve"> </w:t>
      </w:r>
      <w:r w:rsidR="2293EB2E" w:rsidRPr="00E93A14">
        <w:rPr>
          <w:rFonts w:ascii="Times New Roman" w:hAnsi="Times New Roman" w:cs="Times New Roman"/>
          <w:sz w:val="16"/>
          <w:szCs w:val="20"/>
        </w:rPr>
        <w:t>(a)</w:t>
      </w:r>
      <w:r w:rsidR="431790AE" w:rsidRPr="00E93A14">
        <w:rPr>
          <w:rFonts w:ascii="Times New Roman" w:hAnsi="Times New Roman" w:cs="Times New Roman"/>
          <w:sz w:val="16"/>
          <w:szCs w:val="20"/>
        </w:rPr>
        <w:t xml:space="preserve"> </w:t>
      </w:r>
      <w:r w:rsidR="04CE56FB" w:rsidRPr="00E93A14">
        <w:rPr>
          <w:rFonts w:ascii="Times New Roman" w:hAnsi="Times New Roman" w:cs="Times New Roman"/>
          <w:sz w:val="16"/>
          <w:szCs w:val="20"/>
        </w:rPr>
        <w:t>P</w:t>
      </w:r>
      <w:r w:rsidR="431790AE" w:rsidRPr="00E93A14">
        <w:rPr>
          <w:rFonts w:ascii="Times New Roman" w:hAnsi="Times New Roman" w:cs="Times New Roman"/>
          <w:sz w:val="16"/>
          <w:szCs w:val="20"/>
        </w:rPr>
        <w:t>eltier control system, (</w:t>
      </w:r>
      <w:r w:rsidR="62A933A2" w:rsidRPr="00E93A14">
        <w:rPr>
          <w:rFonts w:ascii="Times New Roman" w:hAnsi="Times New Roman" w:cs="Times New Roman"/>
          <w:sz w:val="16"/>
          <w:szCs w:val="20"/>
        </w:rPr>
        <w:t>b) Heated lid control system</w:t>
      </w:r>
    </w:p>
    <w:p w14:paraId="54206AC2" w14:textId="656517EE" w:rsidR="00474909" w:rsidRDefault="3AB2D241"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It should also not oscillate so power consumption is </w:t>
      </w:r>
      <w:r w:rsidR="0086764B" w:rsidRPr="00E93A14">
        <w:rPr>
          <w:rFonts w:ascii="Times New Roman" w:hAnsi="Times New Roman" w:cs="Times New Roman"/>
          <w:sz w:val="20"/>
          <w:szCs w:val="20"/>
        </w:rPr>
        <w:t>reduced,</w:t>
      </w:r>
      <w:r w:rsidRPr="00E93A14">
        <w:rPr>
          <w:rFonts w:ascii="Times New Roman" w:hAnsi="Times New Roman" w:cs="Times New Roman"/>
          <w:sz w:val="20"/>
          <w:szCs w:val="20"/>
        </w:rPr>
        <w:t xml:space="preserve"> and unnecessary waste heat is not generated, which would further hurt the ability </w:t>
      </w:r>
      <w:r w:rsidR="00A17BCF" w:rsidRPr="00E93A14">
        <w:rPr>
          <w:rFonts w:ascii="Times New Roman" w:hAnsi="Times New Roman" w:cs="Times New Roman"/>
          <w:sz w:val="20"/>
          <w:szCs w:val="20"/>
        </w:rPr>
        <w:t xml:space="preserve">of the system </w:t>
      </w:r>
      <w:r w:rsidRPr="00E93A14">
        <w:rPr>
          <w:rFonts w:ascii="Times New Roman" w:hAnsi="Times New Roman" w:cs="Times New Roman"/>
          <w:sz w:val="20"/>
          <w:szCs w:val="20"/>
        </w:rPr>
        <w:t xml:space="preserve">to cool. The constants used are </w:t>
      </w:r>
      <w:r w:rsidR="04AA2D89" w:rsidRPr="00E93A14">
        <w:rPr>
          <w:rFonts w:ascii="Times New Roman" w:hAnsi="Times New Roman" w:cs="Times New Roman"/>
          <w:sz w:val="20"/>
          <w:szCs w:val="20"/>
        </w:rPr>
        <w:t>described in Table 1</w:t>
      </w:r>
      <w:r w:rsidRPr="00E93A14">
        <w:rPr>
          <w:rFonts w:ascii="Times New Roman" w:hAnsi="Times New Roman" w:cs="Times New Roman"/>
          <w:sz w:val="20"/>
          <w:szCs w:val="20"/>
        </w:rPr>
        <w:t xml:space="preserve">. </w:t>
      </w:r>
    </w:p>
    <w:p w14:paraId="1AD7AE8A" w14:textId="77777777" w:rsidR="004B7FE0" w:rsidRPr="00E93A14" w:rsidRDefault="004B7FE0" w:rsidP="004B7FE0">
      <w:pPr>
        <w:spacing w:before="120" w:after="120" w:line="240" w:lineRule="auto"/>
        <w:ind w:firstLine="202"/>
        <w:jc w:val="center"/>
        <w:rPr>
          <w:rFonts w:ascii="Times New Roman" w:hAnsi="Times New Roman" w:cs="Times New Roman"/>
          <w:sz w:val="16"/>
          <w:szCs w:val="16"/>
        </w:rPr>
      </w:pPr>
      <w:r w:rsidRPr="00E93A14">
        <w:rPr>
          <w:rFonts w:ascii="Times New Roman" w:hAnsi="Times New Roman" w:cs="Times New Roman"/>
          <w:sz w:val="16"/>
          <w:szCs w:val="16"/>
        </w:rPr>
        <w:t>Table 1 Gains for PID sys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14"/>
        <w:gridCol w:w="699"/>
        <w:gridCol w:w="734"/>
      </w:tblGrid>
      <w:tr w:rsidR="004B7FE0" w:rsidRPr="00E93A14" w14:paraId="41DC4EF6" w14:textId="77777777" w:rsidTr="00655E10">
        <w:trPr>
          <w:trHeight w:val="20"/>
          <w:jc w:val="center"/>
        </w:trPr>
        <w:tc>
          <w:tcPr>
            <w:tcW w:w="0" w:type="auto"/>
            <w:tcBorders>
              <w:top w:val="single" w:sz="4" w:space="0" w:color="auto"/>
              <w:bottom w:val="single" w:sz="4" w:space="0" w:color="auto"/>
            </w:tcBorders>
            <w:vAlign w:val="center"/>
          </w:tcPr>
          <w:p w14:paraId="5F4F98CE"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Target Step</w:t>
            </w:r>
          </w:p>
        </w:tc>
        <w:tc>
          <w:tcPr>
            <w:tcW w:w="0" w:type="auto"/>
            <w:tcBorders>
              <w:top w:val="single" w:sz="4" w:space="0" w:color="auto"/>
              <w:bottom w:val="single" w:sz="4" w:space="0" w:color="auto"/>
            </w:tcBorders>
            <w:vAlign w:val="center"/>
          </w:tcPr>
          <w:p w14:paraId="0BA60B47" w14:textId="77777777" w:rsidR="004B7FE0" w:rsidRPr="00E93A14" w:rsidRDefault="004B7FE0" w:rsidP="00655E10">
            <w:pPr>
              <w:ind w:firstLine="202"/>
              <w:jc w:val="both"/>
              <w:rPr>
                <w:rFonts w:ascii="Times New Roman" w:hAnsi="Times New Roman" w:cs="Times New Roman"/>
                <w:sz w:val="16"/>
                <w:szCs w:val="16"/>
              </w:rPr>
            </w:pPr>
            <w:proofErr w:type="spellStart"/>
            <w:r w:rsidRPr="00E93A14">
              <w:rPr>
                <w:rFonts w:ascii="Times New Roman" w:hAnsi="Times New Roman" w:cs="Times New Roman"/>
                <w:sz w:val="16"/>
                <w:szCs w:val="16"/>
              </w:rPr>
              <w:t>Kp</w:t>
            </w:r>
            <w:proofErr w:type="spellEnd"/>
          </w:p>
        </w:tc>
        <w:tc>
          <w:tcPr>
            <w:tcW w:w="0" w:type="auto"/>
            <w:tcBorders>
              <w:top w:val="single" w:sz="4" w:space="0" w:color="auto"/>
              <w:bottom w:val="single" w:sz="4" w:space="0" w:color="auto"/>
            </w:tcBorders>
            <w:vAlign w:val="center"/>
          </w:tcPr>
          <w:p w14:paraId="7C0B609B"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Ki</w:t>
            </w:r>
          </w:p>
        </w:tc>
        <w:tc>
          <w:tcPr>
            <w:tcW w:w="0" w:type="auto"/>
            <w:tcBorders>
              <w:top w:val="single" w:sz="4" w:space="0" w:color="auto"/>
              <w:bottom w:val="single" w:sz="4" w:space="0" w:color="auto"/>
            </w:tcBorders>
            <w:vAlign w:val="center"/>
          </w:tcPr>
          <w:p w14:paraId="5B8614E4" w14:textId="77777777" w:rsidR="004B7FE0" w:rsidRPr="00E93A14" w:rsidRDefault="004B7FE0" w:rsidP="00655E10">
            <w:pPr>
              <w:ind w:firstLine="202"/>
              <w:jc w:val="both"/>
              <w:rPr>
                <w:rFonts w:ascii="Times New Roman" w:hAnsi="Times New Roman" w:cs="Times New Roman"/>
                <w:sz w:val="16"/>
                <w:szCs w:val="16"/>
              </w:rPr>
            </w:pPr>
            <w:proofErr w:type="spellStart"/>
            <w:r w:rsidRPr="00E93A14">
              <w:rPr>
                <w:rFonts w:ascii="Times New Roman" w:hAnsi="Times New Roman" w:cs="Times New Roman"/>
                <w:sz w:val="16"/>
                <w:szCs w:val="16"/>
              </w:rPr>
              <w:t>Kd</w:t>
            </w:r>
            <w:proofErr w:type="spellEnd"/>
          </w:p>
        </w:tc>
      </w:tr>
      <w:tr w:rsidR="004B7FE0" w:rsidRPr="00E93A14" w14:paraId="2C70C375" w14:textId="77777777" w:rsidTr="00655E10">
        <w:trPr>
          <w:trHeight w:val="20"/>
          <w:jc w:val="center"/>
        </w:trPr>
        <w:tc>
          <w:tcPr>
            <w:tcW w:w="0" w:type="auto"/>
            <w:tcBorders>
              <w:top w:val="single" w:sz="4" w:space="0" w:color="auto"/>
            </w:tcBorders>
            <w:vAlign w:val="center"/>
          </w:tcPr>
          <w:p w14:paraId="3BCE0EEE"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94°C → 60.5°C</w:t>
            </w:r>
          </w:p>
        </w:tc>
        <w:tc>
          <w:tcPr>
            <w:tcW w:w="0" w:type="auto"/>
            <w:tcBorders>
              <w:top w:val="single" w:sz="4" w:space="0" w:color="auto"/>
            </w:tcBorders>
            <w:vAlign w:val="center"/>
          </w:tcPr>
          <w:p w14:paraId="6B1F98F3"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19</w:t>
            </w:r>
          </w:p>
        </w:tc>
        <w:tc>
          <w:tcPr>
            <w:tcW w:w="0" w:type="auto"/>
            <w:tcBorders>
              <w:top w:val="single" w:sz="4" w:space="0" w:color="auto"/>
            </w:tcBorders>
            <w:vAlign w:val="center"/>
          </w:tcPr>
          <w:p w14:paraId="363B8FF9"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0.2</w:t>
            </w:r>
          </w:p>
        </w:tc>
        <w:tc>
          <w:tcPr>
            <w:tcW w:w="0" w:type="auto"/>
            <w:tcBorders>
              <w:top w:val="single" w:sz="4" w:space="0" w:color="auto"/>
            </w:tcBorders>
            <w:vAlign w:val="center"/>
          </w:tcPr>
          <w:p w14:paraId="260F1A4D"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10^7</w:t>
            </w:r>
          </w:p>
        </w:tc>
      </w:tr>
      <w:tr w:rsidR="004B7FE0" w:rsidRPr="00E93A14" w14:paraId="38589E7D" w14:textId="77777777" w:rsidTr="00655E10">
        <w:trPr>
          <w:trHeight w:val="20"/>
          <w:jc w:val="center"/>
        </w:trPr>
        <w:tc>
          <w:tcPr>
            <w:tcW w:w="0" w:type="auto"/>
            <w:vAlign w:val="center"/>
          </w:tcPr>
          <w:p w14:paraId="7D071DEA"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60.5°C → 72°C</w:t>
            </w:r>
          </w:p>
        </w:tc>
        <w:tc>
          <w:tcPr>
            <w:tcW w:w="0" w:type="auto"/>
            <w:vAlign w:val="center"/>
          </w:tcPr>
          <w:p w14:paraId="1513A5FA"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9</w:t>
            </w:r>
          </w:p>
        </w:tc>
        <w:tc>
          <w:tcPr>
            <w:tcW w:w="0" w:type="auto"/>
            <w:vAlign w:val="center"/>
          </w:tcPr>
          <w:p w14:paraId="2DD326FC"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0.17</w:t>
            </w:r>
          </w:p>
        </w:tc>
        <w:tc>
          <w:tcPr>
            <w:tcW w:w="0" w:type="auto"/>
            <w:vAlign w:val="center"/>
          </w:tcPr>
          <w:p w14:paraId="188B701C"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10^7</w:t>
            </w:r>
          </w:p>
        </w:tc>
      </w:tr>
      <w:tr w:rsidR="004B7FE0" w:rsidRPr="00E93A14" w14:paraId="513B3EA5" w14:textId="77777777" w:rsidTr="00655E10">
        <w:trPr>
          <w:trHeight w:val="20"/>
          <w:jc w:val="center"/>
        </w:trPr>
        <w:tc>
          <w:tcPr>
            <w:tcW w:w="0" w:type="auto"/>
            <w:tcBorders>
              <w:bottom w:val="single" w:sz="4" w:space="0" w:color="auto"/>
            </w:tcBorders>
            <w:vAlign w:val="center"/>
          </w:tcPr>
          <w:p w14:paraId="3AC503B7"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72°C → 94°C</w:t>
            </w:r>
          </w:p>
        </w:tc>
        <w:tc>
          <w:tcPr>
            <w:tcW w:w="0" w:type="auto"/>
            <w:tcBorders>
              <w:bottom w:val="single" w:sz="4" w:space="0" w:color="auto"/>
            </w:tcBorders>
            <w:vAlign w:val="center"/>
          </w:tcPr>
          <w:p w14:paraId="332C694F"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9</w:t>
            </w:r>
          </w:p>
        </w:tc>
        <w:tc>
          <w:tcPr>
            <w:tcW w:w="0" w:type="auto"/>
            <w:tcBorders>
              <w:bottom w:val="single" w:sz="4" w:space="0" w:color="auto"/>
            </w:tcBorders>
            <w:vAlign w:val="center"/>
          </w:tcPr>
          <w:p w14:paraId="49D0CFC5"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0.4</w:t>
            </w:r>
          </w:p>
        </w:tc>
        <w:tc>
          <w:tcPr>
            <w:tcW w:w="0" w:type="auto"/>
            <w:tcBorders>
              <w:bottom w:val="single" w:sz="4" w:space="0" w:color="auto"/>
            </w:tcBorders>
            <w:vAlign w:val="center"/>
          </w:tcPr>
          <w:p w14:paraId="6ABF8AC3" w14:textId="77777777" w:rsidR="004B7FE0" w:rsidRPr="00E93A14" w:rsidRDefault="004B7FE0" w:rsidP="00655E10">
            <w:pPr>
              <w:ind w:firstLine="202"/>
              <w:jc w:val="both"/>
              <w:rPr>
                <w:rFonts w:ascii="Times New Roman" w:hAnsi="Times New Roman" w:cs="Times New Roman"/>
                <w:sz w:val="16"/>
                <w:szCs w:val="16"/>
              </w:rPr>
            </w:pPr>
            <w:r w:rsidRPr="00E93A14">
              <w:rPr>
                <w:rFonts w:ascii="Times New Roman" w:hAnsi="Times New Roman" w:cs="Times New Roman"/>
                <w:sz w:val="16"/>
                <w:szCs w:val="16"/>
              </w:rPr>
              <w:t>10^7</w:t>
            </w:r>
          </w:p>
        </w:tc>
      </w:tr>
    </w:tbl>
    <w:p w14:paraId="78121252" w14:textId="77777777" w:rsidR="00A146C5" w:rsidRPr="00E93A14" w:rsidRDefault="00A146C5"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lastRenderedPageBreak/>
        <w:t xml:space="preserve">After PID calculation, this signal </w:t>
      </w:r>
      <w:r w:rsidRPr="00E93A14">
        <w:rPr>
          <w:rFonts w:ascii="Times New Roman" w:eastAsia="Times New Roman" w:hAnsi="Times New Roman" w:cs="Times New Roman"/>
          <w:color w:val="000000" w:themeColor="text1"/>
          <w:sz w:val="19"/>
          <w:szCs w:val="19"/>
        </w:rPr>
        <w:t>is converted into</w:t>
      </w:r>
      <w:r w:rsidRPr="00E93A14">
        <w:rPr>
          <w:rFonts w:ascii="Times New Roman" w:hAnsi="Times New Roman" w:cs="Times New Roman"/>
          <w:sz w:val="20"/>
          <w:szCs w:val="20"/>
        </w:rPr>
        <w:t xml:space="preserve"> pulse width modulation (PWM) and direction signals </w:t>
      </w:r>
      <w:r w:rsidRPr="00CA6A48">
        <w:rPr>
          <w:rFonts w:ascii="Times New Roman" w:eastAsia="Times New Roman" w:hAnsi="Times New Roman" w:cs="Times New Roman"/>
          <w:color w:val="000000" w:themeColor="text1"/>
          <w:sz w:val="20"/>
          <w:szCs w:val="20"/>
        </w:rPr>
        <w:t>for the two VNH5019 chips.</w:t>
      </w:r>
    </w:p>
    <w:p w14:paraId="6855BB56" w14:textId="77777777" w:rsidR="00A146C5" w:rsidRPr="00E93A14" w:rsidRDefault="00A146C5"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Signal noise became a problem after increasing the derivative gain. To stop oscillation, the </w:t>
      </w:r>
      <w:r w:rsidRPr="00CA6A48">
        <w:rPr>
          <w:rFonts w:ascii="Times New Roman" w:eastAsia="Times New Roman" w:hAnsi="Times New Roman" w:cs="Times New Roman"/>
          <w:color w:val="000000" w:themeColor="text1"/>
          <w:sz w:val="20"/>
          <w:szCs w:val="20"/>
        </w:rPr>
        <w:t>derivative</w:t>
      </w:r>
      <w:r w:rsidRPr="00E93A14">
        <w:rPr>
          <w:rFonts w:ascii="Times New Roman" w:hAnsi="Times New Roman" w:cs="Times New Roman"/>
          <w:sz w:val="20"/>
          <w:szCs w:val="20"/>
        </w:rPr>
        <w:t xml:space="preserve"> gain needed to be very high which also caused some stability issues due to noise also being amplified. To reduce noise, low pass filters were applied to </w:t>
      </w:r>
      <w:proofErr w:type="spellStart"/>
      <w:r w:rsidRPr="00E93A14">
        <w:rPr>
          <w:rFonts w:ascii="Times New Roman" w:hAnsi="Times New Roman" w:cs="Times New Roman"/>
          <w:sz w:val="20"/>
          <w:szCs w:val="20"/>
        </w:rPr>
        <w:t>thermoresistor</w:t>
      </w:r>
      <w:proofErr w:type="spellEnd"/>
      <w:r w:rsidRPr="00E93A14">
        <w:rPr>
          <w:rFonts w:ascii="Times New Roman" w:hAnsi="Times New Roman" w:cs="Times New Roman"/>
          <w:sz w:val="20"/>
          <w:szCs w:val="20"/>
        </w:rPr>
        <w:t xml:space="preserve"> signals and moving averages were applied to the block temperature and </w:t>
      </w:r>
      <w:proofErr w:type="spellStart"/>
      <w:r w:rsidRPr="00E93A14">
        <w:rPr>
          <w:rFonts w:ascii="Times New Roman" w:hAnsi="Times New Roman" w:cs="Times New Roman"/>
          <w:sz w:val="20"/>
          <w:szCs w:val="20"/>
        </w:rPr>
        <w:t>peltier</w:t>
      </w:r>
      <w:proofErr w:type="spellEnd"/>
      <w:r w:rsidRPr="00E93A14">
        <w:rPr>
          <w:rFonts w:ascii="Times New Roman" w:hAnsi="Times New Roman" w:cs="Times New Roman"/>
          <w:sz w:val="20"/>
          <w:szCs w:val="20"/>
        </w:rPr>
        <w:t xml:space="preserve"> PWM.</w:t>
      </w:r>
    </w:p>
    <w:p w14:paraId="320165BA" w14:textId="1C4375CB" w:rsidR="00474909" w:rsidRPr="00E93A14" w:rsidRDefault="00955396" w:rsidP="00F67EAE">
      <w:pPr>
        <w:spacing w:before="120" w:after="120" w:line="240" w:lineRule="auto"/>
        <w:jc w:val="both"/>
        <w:rPr>
          <w:rFonts w:ascii="Times New Roman" w:hAnsi="Times New Roman" w:cs="Times New Roman"/>
          <w:i/>
          <w:sz w:val="20"/>
          <w:szCs w:val="20"/>
        </w:rPr>
      </w:pPr>
      <w:r w:rsidRPr="00E93A14">
        <w:rPr>
          <w:rFonts w:ascii="Times New Roman" w:hAnsi="Times New Roman" w:cs="Times New Roman"/>
          <w:i/>
          <w:sz w:val="20"/>
          <w:szCs w:val="20"/>
        </w:rPr>
        <w:t>C.</w:t>
      </w:r>
      <w:r w:rsidR="00474909" w:rsidRPr="00E93A14">
        <w:rPr>
          <w:rFonts w:ascii="Times New Roman" w:hAnsi="Times New Roman" w:cs="Times New Roman"/>
          <w:i/>
          <w:sz w:val="20"/>
          <w:szCs w:val="20"/>
        </w:rPr>
        <w:t xml:space="preserve"> PCR Experiment</w:t>
      </w:r>
    </w:p>
    <w:p w14:paraId="7AA85CEB" w14:textId="52E7612F" w:rsidR="00474909" w:rsidRPr="00E93A14" w:rsidRDefault="79F3357B"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Colony PCR was performed on </w:t>
      </w:r>
      <w:r w:rsidRPr="00E93A14">
        <w:rPr>
          <w:rFonts w:ascii="Times New Roman" w:hAnsi="Times New Roman" w:cs="Times New Roman"/>
          <w:i/>
          <w:sz w:val="20"/>
          <w:szCs w:val="20"/>
        </w:rPr>
        <w:t xml:space="preserve">E. coli </w:t>
      </w:r>
      <w:r w:rsidRPr="00E93A14">
        <w:rPr>
          <w:rFonts w:ascii="Times New Roman" w:hAnsi="Times New Roman" w:cs="Times New Roman"/>
          <w:sz w:val="20"/>
          <w:szCs w:val="20"/>
        </w:rPr>
        <w:t xml:space="preserve">K12 using primer pairs to amplify the </w:t>
      </w:r>
      <w:proofErr w:type="spellStart"/>
      <w:r w:rsidRPr="00E93A14">
        <w:rPr>
          <w:rFonts w:ascii="Times New Roman" w:hAnsi="Times New Roman" w:cs="Times New Roman"/>
          <w:sz w:val="20"/>
          <w:szCs w:val="20"/>
        </w:rPr>
        <w:t>ybbW</w:t>
      </w:r>
      <w:proofErr w:type="spellEnd"/>
      <w:r w:rsidRPr="00E93A14">
        <w:rPr>
          <w:rFonts w:ascii="Times New Roman" w:hAnsi="Times New Roman" w:cs="Times New Roman"/>
          <w:sz w:val="20"/>
          <w:szCs w:val="20"/>
        </w:rPr>
        <w:t xml:space="preserve"> or </w:t>
      </w:r>
      <w:proofErr w:type="spellStart"/>
      <w:r w:rsidRPr="00E93A14">
        <w:rPr>
          <w:rFonts w:ascii="Times New Roman" w:hAnsi="Times New Roman" w:cs="Times New Roman"/>
          <w:sz w:val="20"/>
          <w:szCs w:val="20"/>
        </w:rPr>
        <w:t>uidA</w:t>
      </w:r>
      <w:proofErr w:type="spellEnd"/>
      <w:r w:rsidRPr="00E93A14">
        <w:rPr>
          <w:rFonts w:ascii="Times New Roman" w:hAnsi="Times New Roman" w:cs="Times New Roman"/>
          <w:sz w:val="20"/>
          <w:szCs w:val="20"/>
        </w:rPr>
        <w:t xml:space="preserve"> gene. The </w:t>
      </w:r>
      <w:proofErr w:type="spellStart"/>
      <w:r w:rsidRPr="00E93A14">
        <w:rPr>
          <w:rFonts w:ascii="Times New Roman" w:hAnsi="Times New Roman" w:cs="Times New Roman"/>
          <w:sz w:val="20"/>
          <w:szCs w:val="20"/>
        </w:rPr>
        <w:t>ybbW</w:t>
      </w:r>
      <w:proofErr w:type="spellEnd"/>
      <w:r w:rsidRPr="00E93A14">
        <w:rPr>
          <w:rFonts w:ascii="Times New Roman" w:hAnsi="Times New Roman" w:cs="Times New Roman"/>
          <w:sz w:val="20"/>
          <w:szCs w:val="20"/>
        </w:rPr>
        <w:t xml:space="preserve"> primer sequences were designed using </w:t>
      </w:r>
      <w:proofErr w:type="spellStart"/>
      <w:r w:rsidRPr="00E93A14">
        <w:rPr>
          <w:rFonts w:ascii="Times New Roman" w:hAnsi="Times New Roman" w:cs="Times New Roman"/>
          <w:sz w:val="20"/>
          <w:szCs w:val="20"/>
        </w:rPr>
        <w:t>MacVector</w:t>
      </w:r>
      <w:proofErr w:type="spellEnd"/>
      <w:r w:rsidRPr="00E93A14">
        <w:rPr>
          <w:rFonts w:ascii="Times New Roman" w:hAnsi="Times New Roman" w:cs="Times New Roman"/>
          <w:sz w:val="20"/>
          <w:szCs w:val="20"/>
        </w:rPr>
        <w:t xml:space="preserve"> software v17.0.10. The </w:t>
      </w:r>
      <w:proofErr w:type="spellStart"/>
      <w:r w:rsidRPr="00E93A14">
        <w:rPr>
          <w:rFonts w:ascii="Times New Roman" w:hAnsi="Times New Roman" w:cs="Times New Roman"/>
          <w:sz w:val="20"/>
          <w:szCs w:val="20"/>
        </w:rPr>
        <w:t>ybbW</w:t>
      </w:r>
      <w:proofErr w:type="spellEnd"/>
      <w:r w:rsidRPr="00E93A14">
        <w:rPr>
          <w:rFonts w:ascii="Times New Roman" w:hAnsi="Times New Roman" w:cs="Times New Roman"/>
          <w:sz w:val="20"/>
          <w:szCs w:val="20"/>
        </w:rPr>
        <w:t xml:space="preserve"> primer sequences are as follows</w:t>
      </w:r>
      <w:r w:rsidR="00570790" w:rsidRPr="00E93A14">
        <w:rPr>
          <w:rFonts w:ascii="Times New Roman" w:hAnsi="Times New Roman" w:cs="Times New Roman"/>
          <w:sz w:val="20"/>
          <w:szCs w:val="20"/>
        </w:rPr>
        <w:t>:</w:t>
      </w:r>
      <w:r w:rsidRPr="00E93A14">
        <w:rPr>
          <w:rFonts w:ascii="Times New Roman" w:hAnsi="Times New Roman" w:cs="Times New Roman"/>
          <w:sz w:val="20"/>
          <w:szCs w:val="20"/>
        </w:rPr>
        <w:t xml:space="preserve"> </w:t>
      </w:r>
      <w:proofErr w:type="spellStart"/>
      <w:r w:rsidRPr="00E93A14">
        <w:rPr>
          <w:rFonts w:ascii="Times New Roman" w:hAnsi="Times New Roman" w:cs="Times New Roman"/>
          <w:sz w:val="20"/>
          <w:szCs w:val="20"/>
        </w:rPr>
        <w:t>ybbWforward</w:t>
      </w:r>
      <w:proofErr w:type="spellEnd"/>
      <w:r w:rsidRPr="00E93A14">
        <w:rPr>
          <w:rFonts w:ascii="Times New Roman" w:hAnsi="Times New Roman" w:cs="Times New Roman"/>
          <w:sz w:val="20"/>
          <w:szCs w:val="20"/>
        </w:rPr>
        <w:t xml:space="preserve">, 5’-TCAGCGCCTTTTTCATTGCC-3’ and </w:t>
      </w:r>
      <w:proofErr w:type="spellStart"/>
      <w:r w:rsidRPr="00E93A14">
        <w:rPr>
          <w:rFonts w:ascii="Times New Roman" w:hAnsi="Times New Roman" w:cs="Times New Roman"/>
          <w:sz w:val="20"/>
          <w:szCs w:val="20"/>
        </w:rPr>
        <w:t>ybbWre</w:t>
      </w:r>
      <w:r w:rsidR="00127E8C" w:rsidRPr="00E93A14">
        <w:rPr>
          <w:rFonts w:ascii="Times New Roman" w:hAnsi="Times New Roman" w:cs="Times New Roman"/>
          <w:sz w:val="20"/>
          <w:szCs w:val="20"/>
        </w:rPr>
        <w:softHyphen/>
      </w:r>
      <w:r w:rsidRPr="00E93A14">
        <w:rPr>
          <w:rFonts w:ascii="Times New Roman" w:hAnsi="Times New Roman" w:cs="Times New Roman"/>
          <w:sz w:val="20"/>
          <w:szCs w:val="20"/>
        </w:rPr>
        <w:t>verse</w:t>
      </w:r>
      <w:proofErr w:type="spellEnd"/>
      <w:r w:rsidRPr="00E93A14">
        <w:rPr>
          <w:rFonts w:ascii="Times New Roman" w:hAnsi="Times New Roman" w:cs="Times New Roman"/>
          <w:sz w:val="20"/>
          <w:szCs w:val="20"/>
        </w:rPr>
        <w:t xml:space="preserve">, 5’-CCGCGTAACATTGCAAACCA-3’. The </w:t>
      </w:r>
      <w:proofErr w:type="spellStart"/>
      <w:r w:rsidRPr="00E93A14">
        <w:rPr>
          <w:rFonts w:ascii="Times New Roman" w:hAnsi="Times New Roman" w:cs="Times New Roman"/>
          <w:sz w:val="20"/>
          <w:szCs w:val="20"/>
        </w:rPr>
        <w:t>uidA</w:t>
      </w:r>
      <w:proofErr w:type="spellEnd"/>
      <w:r w:rsidRPr="00E93A14">
        <w:rPr>
          <w:rFonts w:ascii="Times New Roman" w:hAnsi="Times New Roman" w:cs="Times New Roman"/>
          <w:sz w:val="20"/>
          <w:szCs w:val="20"/>
        </w:rPr>
        <w:t xml:space="preserve"> primer sequences were derived from a published study </w:t>
      </w:r>
      <w:r w:rsidR="005740A7" w:rsidRPr="00E93A14">
        <w:rPr>
          <w:rFonts w:ascii="Times New Roman" w:hAnsi="Times New Roman" w:cs="Times New Roman"/>
          <w:sz w:val="20"/>
          <w:szCs w:val="20"/>
        </w:rPr>
        <w:fldChar w:fldCharType="begin"/>
      </w:r>
      <w:r w:rsidR="005740A7" w:rsidRPr="00E93A14">
        <w:rPr>
          <w:rFonts w:ascii="Times New Roman" w:hAnsi="Times New Roman" w:cs="Times New Roman"/>
          <w:sz w:val="20"/>
          <w:szCs w:val="20"/>
        </w:rPr>
        <w:instrText xml:space="preserve"> ADDIN EN.CITE &lt;EndNote&gt;&lt;Cite&gt;&lt;Author&gt;Walker&lt;/Author&gt;&lt;Year&gt;2017&lt;/Year&gt;&lt;RecNum&gt;13&lt;/RecNum&gt;&lt;DisplayText&gt;[2]&lt;/DisplayText&gt;&lt;record&gt;&lt;rec-number&gt;13&lt;/rec-number&gt;&lt;foreign-keys&gt;&lt;key app="EN" db-id="s22dr29v10rd2mefpwvxa0at0f5esx2202zf" timestamp="1579820578"&gt;13&lt;/key&gt;&lt;/foreign-keys&gt;&lt;ref-type name="Journal Article"&gt;17&lt;/ref-type&gt;&lt;contributors&gt;&lt;authors&gt;&lt;author&gt;Walker, David I&lt;/author&gt;&lt;author&gt;McQuillan, Jonathan&lt;/author&gt;&lt;author&gt;Taiwo, Michael&lt;/author&gt;&lt;author&gt;Parks, Rachel&lt;/author&gt;&lt;author&gt;Stenton, Craig A&lt;/author&gt;&lt;author&gt;Morgan, Hywel&lt;/author&gt;&lt;author&gt;Mowlem, Matthew C&lt;/author&gt;&lt;author&gt;Lees, David N&lt;/author&gt;&lt;/authors&gt;&lt;/contributors&gt;&lt;titles&gt;&lt;title&gt;A highly specific Escherichia coli qPCR and its comparison with existing methods for environmental waters&lt;/title&gt;&lt;secondary-title&gt;Water research&lt;/secondary-title&gt;&lt;/titles&gt;&lt;periodical&gt;&lt;full-title&gt;Water research&lt;/full-title&gt;&lt;/periodical&gt;&lt;pages&gt;101-110&lt;/pages&gt;&lt;volume&gt;126&lt;/volume&gt;&lt;dates&gt;&lt;year&gt;2017&lt;/year&gt;&lt;/dates&gt;&lt;isbn&gt;0043-1354&lt;/isbn&gt;&lt;urls&gt;&lt;/urls&gt;&lt;/record&gt;&lt;/Cite&gt;&lt;/EndNote&gt;</w:instrText>
      </w:r>
      <w:r w:rsidR="005740A7" w:rsidRPr="00E93A14">
        <w:rPr>
          <w:rFonts w:ascii="Times New Roman" w:hAnsi="Times New Roman" w:cs="Times New Roman"/>
          <w:sz w:val="20"/>
          <w:szCs w:val="20"/>
        </w:rPr>
        <w:fldChar w:fldCharType="separate"/>
      </w:r>
      <w:r w:rsidR="005740A7" w:rsidRPr="00E93A14">
        <w:rPr>
          <w:rFonts w:ascii="Times New Roman" w:hAnsi="Times New Roman" w:cs="Times New Roman"/>
          <w:noProof/>
          <w:sz w:val="20"/>
          <w:szCs w:val="20"/>
        </w:rPr>
        <w:t>[2]</w:t>
      </w:r>
      <w:r w:rsidR="005740A7" w:rsidRPr="00E93A14">
        <w:rPr>
          <w:rFonts w:ascii="Times New Roman" w:hAnsi="Times New Roman" w:cs="Times New Roman"/>
          <w:sz w:val="20"/>
          <w:szCs w:val="20"/>
        </w:rPr>
        <w:fldChar w:fldCharType="end"/>
      </w:r>
      <w:r w:rsidRPr="00E93A14">
        <w:rPr>
          <w:rFonts w:ascii="Times New Roman" w:hAnsi="Times New Roman" w:cs="Times New Roman"/>
          <w:sz w:val="20"/>
          <w:szCs w:val="20"/>
        </w:rPr>
        <w:t xml:space="preserve"> and were as follows</w:t>
      </w:r>
      <w:r w:rsidR="007455B4" w:rsidRPr="00E93A14">
        <w:rPr>
          <w:rFonts w:ascii="Times New Roman" w:hAnsi="Times New Roman" w:cs="Times New Roman"/>
          <w:sz w:val="20"/>
          <w:szCs w:val="20"/>
        </w:rPr>
        <w:t>:</w:t>
      </w:r>
      <w:r w:rsidRPr="00E93A14">
        <w:rPr>
          <w:rFonts w:ascii="Times New Roman" w:hAnsi="Times New Roman" w:cs="Times New Roman"/>
          <w:sz w:val="20"/>
          <w:szCs w:val="20"/>
        </w:rPr>
        <w:t xml:space="preserve"> </w:t>
      </w:r>
      <w:proofErr w:type="spellStart"/>
      <w:r w:rsidRPr="00E93A14">
        <w:rPr>
          <w:rFonts w:ascii="Times New Roman" w:hAnsi="Times New Roman" w:cs="Times New Roman"/>
          <w:sz w:val="20"/>
          <w:szCs w:val="20"/>
        </w:rPr>
        <w:t>uidAforward</w:t>
      </w:r>
      <w:proofErr w:type="spellEnd"/>
      <w:r w:rsidRPr="00E93A14">
        <w:rPr>
          <w:rFonts w:ascii="Times New Roman" w:hAnsi="Times New Roman" w:cs="Times New Roman"/>
          <w:sz w:val="20"/>
          <w:szCs w:val="20"/>
        </w:rPr>
        <w:t xml:space="preserve">, 5’-CGGAAGCAACGCGTAAACTC-3’ and </w:t>
      </w:r>
      <w:proofErr w:type="spellStart"/>
      <w:r w:rsidRPr="00E93A14">
        <w:rPr>
          <w:rFonts w:ascii="Times New Roman" w:hAnsi="Times New Roman" w:cs="Times New Roman"/>
          <w:sz w:val="20"/>
          <w:szCs w:val="20"/>
        </w:rPr>
        <w:t>uidAre</w:t>
      </w:r>
      <w:r w:rsidR="00127E8C" w:rsidRPr="00E93A14">
        <w:rPr>
          <w:rFonts w:ascii="Times New Roman" w:hAnsi="Times New Roman" w:cs="Times New Roman"/>
          <w:sz w:val="20"/>
          <w:szCs w:val="20"/>
        </w:rPr>
        <w:softHyphen/>
      </w:r>
      <w:r w:rsidRPr="00E93A14">
        <w:rPr>
          <w:rFonts w:ascii="Times New Roman" w:hAnsi="Times New Roman" w:cs="Times New Roman"/>
          <w:sz w:val="20"/>
          <w:szCs w:val="20"/>
        </w:rPr>
        <w:t>verse</w:t>
      </w:r>
      <w:proofErr w:type="spellEnd"/>
      <w:r w:rsidRPr="00E93A14">
        <w:rPr>
          <w:rFonts w:ascii="Times New Roman" w:hAnsi="Times New Roman" w:cs="Times New Roman"/>
          <w:sz w:val="20"/>
          <w:szCs w:val="20"/>
        </w:rPr>
        <w:t xml:space="preserve">, 5’-TGAGCGTCGCAGAACATTACA-3’. </w:t>
      </w:r>
    </w:p>
    <w:p w14:paraId="2801A719" w14:textId="1FEDDA1C" w:rsidR="00474909" w:rsidRPr="00E93A14" w:rsidRDefault="0047490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All PCR reactions used </w:t>
      </w:r>
      <w:proofErr w:type="spellStart"/>
      <w:r w:rsidRPr="00E93A14">
        <w:rPr>
          <w:rFonts w:ascii="Times New Roman" w:hAnsi="Times New Roman" w:cs="Times New Roman"/>
          <w:sz w:val="20"/>
          <w:szCs w:val="20"/>
        </w:rPr>
        <w:t>OneTaq</w:t>
      </w:r>
      <w:proofErr w:type="spellEnd"/>
      <w:r w:rsidRPr="00E93A14">
        <w:rPr>
          <w:rFonts w:ascii="Times New Roman" w:hAnsi="Times New Roman" w:cs="Times New Roman"/>
          <w:sz w:val="20"/>
          <w:szCs w:val="20"/>
        </w:rPr>
        <w:t xml:space="preserve"> 2X Master Mix (NEB) and primers at 0.25</w:t>
      </w:r>
      <w:r w:rsidR="00745638">
        <w:rPr>
          <w:rFonts w:ascii="Times New Roman" w:hAnsi="Times New Roman" w:cs="Times New Roman"/>
          <w:sz w:val="20"/>
          <w:szCs w:val="20"/>
        </w:rPr>
        <w:t xml:space="preserve"> µ</w:t>
      </w:r>
      <w:r w:rsidRPr="00E93A14">
        <w:rPr>
          <w:rFonts w:ascii="Times New Roman" w:hAnsi="Times New Roman" w:cs="Times New Roman"/>
          <w:sz w:val="20"/>
          <w:szCs w:val="20"/>
        </w:rPr>
        <w:t>M. Cycling conditions were 95</w:t>
      </w:r>
      <w:r w:rsidR="00745638">
        <w:rPr>
          <w:rFonts w:ascii="Times New Roman" w:hAnsi="Times New Roman" w:cs="Times New Roman"/>
          <w:sz w:val="20"/>
          <w:szCs w:val="20"/>
        </w:rPr>
        <w:t xml:space="preserve"> </w:t>
      </w:r>
      <w:r w:rsidRPr="00E93A14">
        <w:rPr>
          <w:rFonts w:ascii="Times New Roman" w:hAnsi="Times New Roman" w:cs="Times New Roman"/>
          <w:sz w:val="20"/>
          <w:szCs w:val="20"/>
        </w:rPr>
        <w:t>°C for 5</w:t>
      </w:r>
      <w:r w:rsidR="00605E29">
        <w:rPr>
          <w:rFonts w:ascii="Times New Roman" w:hAnsi="Times New Roman" w:cs="Times New Roman"/>
          <w:sz w:val="20"/>
          <w:szCs w:val="20"/>
        </w:rPr>
        <w:t xml:space="preserve"> </w:t>
      </w:r>
      <w:r w:rsidRPr="00E93A14">
        <w:rPr>
          <w:rFonts w:ascii="Times New Roman" w:hAnsi="Times New Roman" w:cs="Times New Roman"/>
          <w:sz w:val="20"/>
          <w:szCs w:val="20"/>
        </w:rPr>
        <w:t>min, followed by 35 cycles of 95</w:t>
      </w:r>
      <w:r w:rsidR="00745638">
        <w:rPr>
          <w:rFonts w:ascii="Times New Roman" w:hAnsi="Times New Roman" w:cs="Times New Roman"/>
          <w:sz w:val="20"/>
          <w:szCs w:val="20"/>
        </w:rPr>
        <w:t xml:space="preserve"> </w:t>
      </w:r>
      <w:r w:rsidRPr="00E93A14">
        <w:rPr>
          <w:rFonts w:ascii="Times New Roman" w:hAnsi="Times New Roman" w:cs="Times New Roman"/>
          <w:sz w:val="20"/>
          <w:szCs w:val="20"/>
        </w:rPr>
        <w:t xml:space="preserve">°C for </w:t>
      </w:r>
      <w:r w:rsidR="00592F85" w:rsidRPr="00E93A14">
        <w:rPr>
          <w:rFonts w:ascii="Times New Roman" w:hAnsi="Times New Roman" w:cs="Times New Roman"/>
          <w:sz w:val="20"/>
          <w:szCs w:val="20"/>
        </w:rPr>
        <w:t>1min</w:t>
      </w:r>
      <w:r w:rsidRPr="00E93A14">
        <w:rPr>
          <w:rFonts w:ascii="Times New Roman" w:hAnsi="Times New Roman" w:cs="Times New Roman"/>
          <w:sz w:val="20"/>
          <w:szCs w:val="20"/>
        </w:rPr>
        <w:t>, 60.5</w:t>
      </w:r>
      <w:r w:rsidR="00745638">
        <w:rPr>
          <w:rFonts w:ascii="Times New Roman" w:hAnsi="Times New Roman" w:cs="Times New Roman"/>
          <w:sz w:val="20"/>
          <w:szCs w:val="20"/>
        </w:rPr>
        <w:t xml:space="preserve"> </w:t>
      </w:r>
      <w:r w:rsidRPr="00E93A14">
        <w:rPr>
          <w:rFonts w:ascii="Times New Roman" w:hAnsi="Times New Roman" w:cs="Times New Roman"/>
          <w:sz w:val="20"/>
          <w:szCs w:val="20"/>
        </w:rPr>
        <w:t>°C for 1</w:t>
      </w:r>
      <w:r w:rsidR="00605E29">
        <w:rPr>
          <w:rFonts w:ascii="Times New Roman" w:hAnsi="Times New Roman" w:cs="Times New Roman"/>
          <w:sz w:val="20"/>
          <w:szCs w:val="20"/>
        </w:rPr>
        <w:t xml:space="preserve"> </w:t>
      </w:r>
      <w:r w:rsidRPr="00E93A14">
        <w:rPr>
          <w:rFonts w:ascii="Times New Roman" w:hAnsi="Times New Roman" w:cs="Times New Roman"/>
          <w:sz w:val="20"/>
          <w:szCs w:val="20"/>
        </w:rPr>
        <w:t>min, 72°C for 1</w:t>
      </w:r>
      <w:r w:rsidR="00605E29">
        <w:rPr>
          <w:rFonts w:ascii="Times New Roman" w:hAnsi="Times New Roman" w:cs="Times New Roman"/>
          <w:sz w:val="20"/>
          <w:szCs w:val="20"/>
        </w:rPr>
        <w:t xml:space="preserve"> </w:t>
      </w:r>
      <w:r w:rsidRPr="00E93A14">
        <w:rPr>
          <w:rFonts w:ascii="Times New Roman" w:hAnsi="Times New Roman" w:cs="Times New Roman"/>
          <w:sz w:val="20"/>
          <w:szCs w:val="20"/>
        </w:rPr>
        <w:t>min. Products were stored at 4</w:t>
      </w:r>
      <w:r w:rsidR="00745638">
        <w:rPr>
          <w:rFonts w:ascii="Times New Roman" w:hAnsi="Times New Roman" w:cs="Times New Roman"/>
          <w:sz w:val="20"/>
          <w:szCs w:val="20"/>
        </w:rPr>
        <w:t xml:space="preserve"> </w:t>
      </w:r>
      <w:r w:rsidRPr="00E93A14">
        <w:rPr>
          <w:rFonts w:ascii="Times New Roman" w:hAnsi="Times New Roman" w:cs="Times New Roman"/>
          <w:sz w:val="20"/>
          <w:szCs w:val="20"/>
        </w:rPr>
        <w:t>°C until analysis by 1% TBE agarose gel electrophoresis.</w:t>
      </w:r>
    </w:p>
    <w:p w14:paraId="77D0CF43" w14:textId="18904BE8" w:rsidR="00955396" w:rsidRPr="00E93A14" w:rsidRDefault="00352ED6"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same PCR </w:t>
      </w:r>
      <w:r w:rsidR="00DC2C0D" w:rsidRPr="00E93A14">
        <w:rPr>
          <w:rFonts w:ascii="Times New Roman" w:hAnsi="Times New Roman" w:cs="Times New Roman"/>
          <w:sz w:val="20"/>
          <w:szCs w:val="20"/>
        </w:rPr>
        <w:t xml:space="preserve">experiments were carried out by </w:t>
      </w:r>
      <w:r w:rsidRPr="00E93A14">
        <w:rPr>
          <w:rFonts w:ascii="Times New Roman" w:hAnsi="Times New Roman" w:cs="Times New Roman"/>
          <w:sz w:val="20"/>
          <w:szCs w:val="20"/>
        </w:rPr>
        <w:t xml:space="preserve">the commercial </w:t>
      </w:r>
      <w:proofErr w:type="spellStart"/>
      <w:r w:rsidRPr="00E93A14">
        <w:rPr>
          <w:rFonts w:ascii="Times New Roman" w:hAnsi="Times New Roman" w:cs="Times New Roman"/>
          <w:sz w:val="20"/>
          <w:szCs w:val="20"/>
        </w:rPr>
        <w:t>BioRad</w:t>
      </w:r>
      <w:proofErr w:type="spellEnd"/>
      <w:r w:rsidRPr="00E93A14">
        <w:rPr>
          <w:rFonts w:ascii="Times New Roman" w:hAnsi="Times New Roman" w:cs="Times New Roman"/>
          <w:sz w:val="20"/>
          <w:szCs w:val="20"/>
        </w:rPr>
        <w:t xml:space="preserve"> PCR machine and our low-cost PCR thermocycler. </w:t>
      </w:r>
    </w:p>
    <w:p w14:paraId="72BCB541" w14:textId="14AD566F" w:rsidR="00955396" w:rsidRPr="00E93A14" w:rsidRDefault="00955396" w:rsidP="00095074">
      <w:pPr>
        <w:pStyle w:val="Heading1"/>
      </w:pPr>
      <w:r w:rsidRPr="00E93A14">
        <w:t>Results</w:t>
      </w:r>
    </w:p>
    <w:p w14:paraId="3617354F" w14:textId="461091B6" w:rsidR="00474909" w:rsidRPr="00E93A14" w:rsidRDefault="00955396" w:rsidP="00F67EAE">
      <w:pPr>
        <w:spacing w:before="120" w:after="120" w:line="240" w:lineRule="auto"/>
        <w:jc w:val="both"/>
        <w:rPr>
          <w:rFonts w:ascii="Times New Roman" w:hAnsi="Times New Roman" w:cs="Times New Roman"/>
          <w:bCs/>
          <w:i/>
          <w:sz w:val="20"/>
          <w:szCs w:val="20"/>
        </w:rPr>
      </w:pPr>
      <w:r w:rsidRPr="00E93A14">
        <w:rPr>
          <w:rFonts w:ascii="Times New Roman" w:hAnsi="Times New Roman" w:cs="Times New Roman"/>
          <w:bCs/>
          <w:i/>
          <w:sz w:val="20"/>
          <w:szCs w:val="20"/>
        </w:rPr>
        <w:t>A.</w:t>
      </w:r>
      <w:r w:rsidR="009965D7" w:rsidRPr="00E93A14">
        <w:rPr>
          <w:rFonts w:ascii="Times New Roman" w:hAnsi="Times New Roman" w:cs="Times New Roman"/>
          <w:bCs/>
          <w:i/>
          <w:sz w:val="20"/>
          <w:szCs w:val="20"/>
        </w:rPr>
        <w:t xml:space="preserve"> </w:t>
      </w:r>
      <w:r w:rsidR="75907089" w:rsidRPr="00E93A14">
        <w:rPr>
          <w:rFonts w:ascii="Times New Roman" w:hAnsi="Times New Roman" w:cs="Times New Roman"/>
          <w:bCs/>
          <w:i/>
          <w:sz w:val="20"/>
          <w:szCs w:val="20"/>
        </w:rPr>
        <w:t xml:space="preserve">Cycling Performance </w:t>
      </w:r>
    </w:p>
    <w:p w14:paraId="1A5B0C64" w14:textId="2FA81FC4" w:rsidR="00463685" w:rsidRPr="00E93A14" w:rsidRDefault="00463685" w:rsidP="00F67EAE">
      <w:pPr>
        <w:spacing w:before="120" w:after="120" w:line="240" w:lineRule="auto"/>
        <w:ind w:firstLine="202"/>
        <w:jc w:val="both"/>
        <w:rPr>
          <w:rFonts w:ascii="Times New Roman" w:hAnsi="Times New Roman" w:cs="Times New Roman"/>
          <w:b/>
          <w:bCs/>
          <w:sz w:val="20"/>
          <w:szCs w:val="20"/>
        </w:rPr>
      </w:pPr>
      <w:r w:rsidRPr="00E93A14">
        <w:rPr>
          <w:rFonts w:ascii="Times New Roman" w:hAnsi="Times New Roman" w:cs="Times New Roman"/>
          <w:sz w:val="20"/>
          <w:szCs w:val="20"/>
        </w:rPr>
        <w:t xml:space="preserve">Fig. 4 shows one of the 35 cycles for the PCR experiments. </w:t>
      </w:r>
      <w:r w:rsidR="000A6383">
        <w:rPr>
          <w:rFonts w:ascii="Times New Roman" w:hAnsi="Times New Roman" w:cs="Times New Roman"/>
          <w:sz w:val="20"/>
          <w:szCs w:val="20"/>
        </w:rPr>
        <w:t xml:space="preserve">The data was recorded by a Python GUI that directly interfaced with the hardware to record and display the data in real-time. </w:t>
      </w:r>
    </w:p>
    <w:p w14:paraId="5FE1A1E1" w14:textId="01A35E7B" w:rsidR="18FE44B5" w:rsidRPr="00E93A14" w:rsidRDefault="18FE44B5" w:rsidP="00892202">
      <w:pPr>
        <w:spacing w:before="120" w:after="120" w:line="240" w:lineRule="auto"/>
        <w:ind w:firstLine="202"/>
        <w:jc w:val="center"/>
        <w:rPr>
          <w:rFonts w:ascii="Times New Roman" w:hAnsi="Times New Roman" w:cs="Times New Roman"/>
          <w:b/>
          <w:bCs/>
          <w:sz w:val="20"/>
          <w:szCs w:val="20"/>
        </w:rPr>
      </w:pPr>
      <w:r w:rsidRPr="00E93A14">
        <w:rPr>
          <w:rFonts w:ascii="Times New Roman" w:hAnsi="Times New Roman" w:cs="Times New Roman"/>
          <w:noProof/>
        </w:rPr>
        <w:drawing>
          <wp:inline distT="0" distB="0" distL="0" distR="0" wp14:anchorId="5757C6BE" wp14:editId="58EC4596">
            <wp:extent cx="2185758" cy="1311455"/>
            <wp:effectExtent l="0" t="0" r="5080" b="3175"/>
            <wp:docPr id="1501834626" name="Picture 71151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151777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43521" cy="1346113"/>
                    </a:xfrm>
                    <a:prstGeom prst="rect">
                      <a:avLst/>
                    </a:prstGeom>
                  </pic:spPr>
                </pic:pic>
              </a:graphicData>
            </a:graphic>
          </wp:inline>
        </w:drawing>
      </w:r>
    </w:p>
    <w:p w14:paraId="3364F5F6" w14:textId="0E048ADB" w:rsidR="00474909" w:rsidRPr="00E93A14" w:rsidRDefault="79F3357B"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 xml:space="preserve">Fig. </w:t>
      </w:r>
      <w:r w:rsidR="00F35BD6" w:rsidRPr="00E93A14">
        <w:rPr>
          <w:rFonts w:ascii="Times New Roman" w:hAnsi="Times New Roman" w:cs="Times New Roman"/>
          <w:sz w:val="16"/>
          <w:szCs w:val="20"/>
        </w:rPr>
        <w:t xml:space="preserve">4 </w:t>
      </w:r>
      <w:r w:rsidRPr="00E93A14">
        <w:rPr>
          <w:rFonts w:ascii="Times New Roman" w:hAnsi="Times New Roman" w:cs="Times New Roman"/>
          <w:sz w:val="16"/>
          <w:szCs w:val="20"/>
        </w:rPr>
        <w:t>A typical thermal cycle with target and measured heating block temperature for the experiment</w:t>
      </w:r>
      <w:r w:rsidR="000572AA" w:rsidRPr="00E93A14">
        <w:rPr>
          <w:rFonts w:ascii="Times New Roman" w:hAnsi="Times New Roman" w:cs="Times New Roman"/>
          <w:sz w:val="16"/>
          <w:szCs w:val="20"/>
        </w:rPr>
        <w:t>al</w:t>
      </w:r>
      <w:r w:rsidRPr="00E93A14">
        <w:rPr>
          <w:rFonts w:ascii="Times New Roman" w:hAnsi="Times New Roman" w:cs="Times New Roman"/>
          <w:sz w:val="16"/>
          <w:szCs w:val="20"/>
        </w:rPr>
        <w:t xml:space="preserve"> conditions.</w:t>
      </w:r>
    </w:p>
    <w:p w14:paraId="433CA52D" w14:textId="2AF90312" w:rsidR="00474909" w:rsidRPr="00E93A14" w:rsidRDefault="7590708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The average time this system took to arrive within 2</w:t>
      </w:r>
      <w:r w:rsidR="002B0AA6">
        <w:rPr>
          <w:rFonts w:ascii="Times New Roman" w:hAnsi="Times New Roman" w:cs="Times New Roman"/>
          <w:sz w:val="20"/>
          <w:szCs w:val="20"/>
        </w:rPr>
        <w:t xml:space="preserve"> </w:t>
      </w:r>
      <w:r w:rsidRPr="00E93A14">
        <w:rPr>
          <w:rFonts w:ascii="Times New Roman" w:hAnsi="Times New Roman" w:cs="Times New Roman"/>
          <w:sz w:val="20"/>
          <w:szCs w:val="20"/>
        </w:rPr>
        <w:t xml:space="preserve">°C of target temperature </w:t>
      </w:r>
      <w:r w:rsidR="00F35BD6" w:rsidRPr="00E93A14">
        <w:rPr>
          <w:rFonts w:ascii="Times New Roman" w:hAnsi="Times New Roman" w:cs="Times New Roman"/>
          <w:sz w:val="20"/>
          <w:szCs w:val="20"/>
        </w:rPr>
        <w:t>is</w:t>
      </w:r>
      <w:r w:rsidRPr="00E93A14">
        <w:rPr>
          <w:rFonts w:ascii="Times New Roman" w:hAnsi="Times New Roman" w:cs="Times New Roman"/>
          <w:sz w:val="20"/>
          <w:szCs w:val="20"/>
        </w:rPr>
        <w:t xml:space="preserve"> </w:t>
      </w:r>
      <w:r w:rsidR="0014181B" w:rsidRPr="00E93A14">
        <w:rPr>
          <w:rFonts w:ascii="Times New Roman" w:hAnsi="Times New Roman" w:cs="Times New Roman"/>
          <w:sz w:val="20"/>
          <w:szCs w:val="20"/>
        </w:rPr>
        <w:t xml:space="preserve">presented in </w:t>
      </w:r>
      <w:r w:rsidR="006B547D">
        <w:rPr>
          <w:rFonts w:ascii="Times New Roman" w:hAnsi="Times New Roman" w:cs="Times New Roman"/>
          <w:sz w:val="20"/>
          <w:szCs w:val="20"/>
        </w:rPr>
        <w:t>Table 2</w:t>
      </w:r>
      <w:r w:rsidRPr="00E93A14">
        <w:rPr>
          <w:rFonts w:ascii="Times New Roman" w:hAnsi="Times New Roman" w:cs="Times New Roman"/>
          <w:sz w:val="20"/>
          <w:szCs w:val="20"/>
        </w:rPr>
        <w:t xml:space="preserve">. </w:t>
      </w:r>
      <w:r w:rsidR="003225A0" w:rsidRPr="00E93A14">
        <w:rPr>
          <w:rFonts w:ascii="Times New Roman" w:hAnsi="Times New Roman" w:cs="Times New Roman"/>
          <w:sz w:val="20"/>
          <w:szCs w:val="20"/>
        </w:rPr>
        <w:t>T</w:t>
      </w:r>
      <w:r w:rsidRPr="00E93A14">
        <w:rPr>
          <w:rFonts w:ascii="Times New Roman" w:hAnsi="Times New Roman" w:cs="Times New Roman"/>
          <w:sz w:val="20"/>
          <w:szCs w:val="20"/>
        </w:rPr>
        <w:t xml:space="preserve">here </w:t>
      </w:r>
      <w:r w:rsidRPr="00E93A14">
        <w:rPr>
          <w:rFonts w:ascii="Times New Roman" w:hAnsi="Times New Roman" w:cs="Times New Roman"/>
          <w:sz w:val="20"/>
          <w:szCs w:val="20"/>
        </w:rPr>
        <w:t>was no ramp for the start of the first cycle or for the end of the last cycle, only the middle 33 cycles were included in the average.</w:t>
      </w:r>
    </w:p>
    <w:p w14:paraId="168CEB74" w14:textId="37203BB3" w:rsidR="00B77442" w:rsidRPr="00E93A14" w:rsidRDefault="00B77442" w:rsidP="00FF647E">
      <w:pPr>
        <w:spacing w:before="120" w:after="120" w:line="240" w:lineRule="auto"/>
        <w:ind w:firstLine="202"/>
        <w:jc w:val="center"/>
        <w:rPr>
          <w:rFonts w:ascii="Times New Roman" w:hAnsi="Times New Roman" w:cs="Times New Roman"/>
          <w:sz w:val="16"/>
          <w:szCs w:val="20"/>
        </w:rPr>
      </w:pPr>
      <w:r w:rsidRPr="00E93A14">
        <w:rPr>
          <w:rFonts w:ascii="Times New Roman" w:hAnsi="Times New Roman" w:cs="Times New Roman"/>
          <w:sz w:val="16"/>
          <w:szCs w:val="20"/>
        </w:rPr>
        <w:t xml:space="preserve">Table 2 </w:t>
      </w:r>
      <w:r w:rsidR="00EA3F32" w:rsidRPr="00E93A14">
        <w:rPr>
          <w:rFonts w:ascii="Times New Roman" w:hAnsi="Times New Roman" w:cs="Times New Roman"/>
          <w:sz w:val="16"/>
          <w:szCs w:val="20"/>
        </w:rPr>
        <w:t>A</w:t>
      </w:r>
      <w:r w:rsidRPr="00E93A14">
        <w:rPr>
          <w:rFonts w:ascii="Times New Roman" w:hAnsi="Times New Roman" w:cs="Times New Roman"/>
          <w:sz w:val="16"/>
          <w:szCs w:val="20"/>
        </w:rPr>
        <w:t>verage system temperature ramp time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155"/>
      </w:tblGrid>
      <w:tr w:rsidR="00A131E9" w:rsidRPr="00E93A14" w14:paraId="4B2F3E67" w14:textId="77777777" w:rsidTr="00CE01AB">
        <w:trPr>
          <w:cantSplit/>
        </w:trPr>
        <w:tc>
          <w:tcPr>
            <w:tcW w:w="2155" w:type="dxa"/>
            <w:tcBorders>
              <w:bottom w:val="single" w:sz="4" w:space="0" w:color="auto"/>
            </w:tcBorders>
          </w:tcPr>
          <w:p w14:paraId="69BB965A" w14:textId="57F7385A"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Target Step</w:t>
            </w:r>
          </w:p>
        </w:tc>
        <w:tc>
          <w:tcPr>
            <w:tcW w:w="2155" w:type="dxa"/>
            <w:tcBorders>
              <w:bottom w:val="single" w:sz="4" w:space="0" w:color="auto"/>
            </w:tcBorders>
          </w:tcPr>
          <w:p w14:paraId="5C83E684" w14:textId="3B3A79AD"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Ramp Duration CI 95</w:t>
            </w:r>
          </w:p>
        </w:tc>
      </w:tr>
      <w:tr w:rsidR="00A131E9" w:rsidRPr="00E93A14" w14:paraId="16E1DA1B" w14:textId="77777777" w:rsidTr="00CE01AB">
        <w:trPr>
          <w:cantSplit/>
        </w:trPr>
        <w:tc>
          <w:tcPr>
            <w:tcW w:w="2155" w:type="dxa"/>
            <w:tcBorders>
              <w:top w:val="single" w:sz="4" w:space="0" w:color="auto"/>
              <w:bottom w:val="nil"/>
            </w:tcBorders>
          </w:tcPr>
          <w:p w14:paraId="6E79D732" w14:textId="3A4C05E2"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94°C → 60.5°C</w:t>
            </w:r>
          </w:p>
        </w:tc>
        <w:tc>
          <w:tcPr>
            <w:tcW w:w="2155" w:type="dxa"/>
            <w:tcBorders>
              <w:top w:val="single" w:sz="4" w:space="0" w:color="auto"/>
              <w:bottom w:val="nil"/>
            </w:tcBorders>
          </w:tcPr>
          <w:p w14:paraId="53419AF0" w14:textId="2B710B7F"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29.94 ± 0.19 s</w:t>
            </w:r>
          </w:p>
        </w:tc>
      </w:tr>
      <w:tr w:rsidR="00A131E9" w:rsidRPr="00E93A14" w14:paraId="33890144" w14:textId="77777777" w:rsidTr="00CE01AB">
        <w:trPr>
          <w:cantSplit/>
        </w:trPr>
        <w:tc>
          <w:tcPr>
            <w:tcW w:w="2155" w:type="dxa"/>
            <w:tcBorders>
              <w:top w:val="nil"/>
            </w:tcBorders>
          </w:tcPr>
          <w:p w14:paraId="71790D61" w14:textId="04958E3D"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60.5°C → 72°C</w:t>
            </w:r>
          </w:p>
        </w:tc>
        <w:tc>
          <w:tcPr>
            <w:tcW w:w="2155" w:type="dxa"/>
            <w:tcBorders>
              <w:top w:val="nil"/>
            </w:tcBorders>
          </w:tcPr>
          <w:p w14:paraId="4C033EB2" w14:textId="58FFC345"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23.33 ± 0.22 s</w:t>
            </w:r>
          </w:p>
        </w:tc>
      </w:tr>
      <w:tr w:rsidR="00A131E9" w:rsidRPr="00E93A14" w14:paraId="553B43B4" w14:textId="77777777" w:rsidTr="00CE01AB">
        <w:trPr>
          <w:cantSplit/>
        </w:trPr>
        <w:tc>
          <w:tcPr>
            <w:tcW w:w="2155" w:type="dxa"/>
          </w:tcPr>
          <w:p w14:paraId="2A0255F0" w14:textId="51356F84"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72°C → 94°C</w:t>
            </w:r>
          </w:p>
        </w:tc>
        <w:tc>
          <w:tcPr>
            <w:tcW w:w="2155" w:type="dxa"/>
          </w:tcPr>
          <w:p w14:paraId="36A78F8F" w14:textId="423D3F82" w:rsidR="00A131E9" w:rsidRPr="00E93A14" w:rsidRDefault="00A131E9" w:rsidP="00F67EAE">
            <w:pPr>
              <w:ind w:firstLine="202"/>
              <w:jc w:val="both"/>
              <w:rPr>
                <w:rFonts w:ascii="Times New Roman" w:hAnsi="Times New Roman" w:cs="Times New Roman"/>
                <w:sz w:val="16"/>
                <w:szCs w:val="20"/>
              </w:rPr>
            </w:pPr>
            <w:r w:rsidRPr="00E93A14">
              <w:rPr>
                <w:rFonts w:ascii="Times New Roman" w:hAnsi="Times New Roman" w:cs="Times New Roman"/>
                <w:sz w:val="16"/>
                <w:szCs w:val="20"/>
              </w:rPr>
              <w:t>20.44 ± 0.16 s</w:t>
            </w:r>
          </w:p>
        </w:tc>
      </w:tr>
    </w:tbl>
    <w:p w14:paraId="66D0E68F" w14:textId="3A239DC2" w:rsidR="00474909" w:rsidRPr="00E93A14" w:rsidRDefault="004B0175" w:rsidP="00F67EAE">
      <w:pPr>
        <w:spacing w:before="120" w:after="120" w:line="240" w:lineRule="auto"/>
        <w:jc w:val="both"/>
        <w:rPr>
          <w:rFonts w:ascii="Times New Roman" w:hAnsi="Times New Roman" w:cs="Times New Roman"/>
          <w:i/>
          <w:sz w:val="20"/>
          <w:szCs w:val="20"/>
        </w:rPr>
      </w:pPr>
      <w:r w:rsidRPr="00E93A14">
        <w:rPr>
          <w:rFonts w:ascii="Times New Roman" w:hAnsi="Times New Roman" w:cs="Times New Roman"/>
          <w:i/>
          <w:sz w:val="20"/>
          <w:szCs w:val="20"/>
        </w:rPr>
        <w:t>B.</w:t>
      </w:r>
      <w:r w:rsidR="000170DB" w:rsidRPr="00E93A14">
        <w:rPr>
          <w:rFonts w:ascii="Times New Roman" w:hAnsi="Times New Roman" w:cs="Times New Roman"/>
          <w:i/>
          <w:sz w:val="20"/>
          <w:szCs w:val="20"/>
        </w:rPr>
        <w:t xml:space="preserve"> </w:t>
      </w:r>
      <w:r w:rsidR="00474909" w:rsidRPr="00E93A14">
        <w:rPr>
          <w:rFonts w:ascii="Times New Roman" w:hAnsi="Times New Roman" w:cs="Times New Roman"/>
          <w:i/>
          <w:sz w:val="20"/>
          <w:szCs w:val="20"/>
        </w:rPr>
        <w:t>Heated Lid</w:t>
      </w:r>
    </w:p>
    <w:p w14:paraId="7001B3B1" w14:textId="06CA40A2" w:rsidR="008F0CA2" w:rsidRPr="00E93A14" w:rsidRDefault="003D65E3"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heated lid is placed on top of the PCR tubes. The temperature control of the lid does not require a feedback algorithm. The target temperature of the lid is 90°C but </w:t>
      </w:r>
      <w:r w:rsidR="00E76B17">
        <w:rPr>
          <w:rFonts w:ascii="Times New Roman" w:hAnsi="Times New Roman" w:cs="Times New Roman"/>
          <w:sz w:val="20"/>
          <w:szCs w:val="20"/>
        </w:rPr>
        <w:t>the deviations</w:t>
      </w:r>
      <w:r w:rsidRPr="00E93A14">
        <w:rPr>
          <w:rFonts w:ascii="Times New Roman" w:hAnsi="Times New Roman" w:cs="Times New Roman"/>
          <w:sz w:val="20"/>
          <w:szCs w:val="20"/>
        </w:rPr>
        <w:t xml:space="preserve"> at the beginning</w:t>
      </w:r>
      <w:r w:rsidR="00E76B17">
        <w:rPr>
          <w:rFonts w:ascii="Times New Roman" w:hAnsi="Times New Roman" w:cs="Times New Roman"/>
          <w:sz w:val="20"/>
          <w:szCs w:val="20"/>
        </w:rPr>
        <w:t xml:space="preserve"> (Fig. 5)</w:t>
      </w:r>
      <w:r w:rsidRPr="00E93A14">
        <w:rPr>
          <w:rFonts w:ascii="Times New Roman" w:hAnsi="Times New Roman" w:cs="Times New Roman"/>
          <w:sz w:val="20"/>
          <w:szCs w:val="20"/>
        </w:rPr>
        <w:t xml:space="preserve"> will </w:t>
      </w:r>
      <w:r w:rsidR="008F0CA2" w:rsidRPr="00E93A14">
        <w:rPr>
          <w:rFonts w:ascii="Times New Roman" w:hAnsi="Times New Roman" w:cs="Times New Roman"/>
          <w:sz w:val="20"/>
          <w:szCs w:val="20"/>
        </w:rPr>
        <w:t>not</w:t>
      </w:r>
      <w:r w:rsidRPr="00E93A14">
        <w:rPr>
          <w:rFonts w:ascii="Times New Roman" w:hAnsi="Times New Roman" w:cs="Times New Roman"/>
          <w:sz w:val="20"/>
          <w:szCs w:val="20"/>
        </w:rPr>
        <w:t xml:space="preserve"> affect the reaction because the heat from the top is used to avoid </w:t>
      </w:r>
      <w:r w:rsidR="005C0B8A" w:rsidRPr="00E93A14">
        <w:rPr>
          <w:rFonts w:ascii="Times New Roman" w:hAnsi="Times New Roman" w:cs="Times New Roman"/>
          <w:sz w:val="20"/>
          <w:szCs w:val="20"/>
        </w:rPr>
        <w:t xml:space="preserve">vapor condensations. </w:t>
      </w:r>
    </w:p>
    <w:p w14:paraId="129D7203" w14:textId="417A4C0C" w:rsidR="00A96A36" w:rsidRPr="00E93A14" w:rsidRDefault="008F0CA2"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The time it took to get the lid to target temperature was 69 seconds compared to 2 min 17s for the Bio-Rad T100 thermocycler. (Fig. 5)</w:t>
      </w:r>
    </w:p>
    <w:p w14:paraId="7729EE96" w14:textId="1426245E" w:rsidR="00474909" w:rsidRPr="00E93A14" w:rsidRDefault="00474909" w:rsidP="00892202">
      <w:pPr>
        <w:spacing w:before="120" w:after="120" w:line="240" w:lineRule="auto"/>
        <w:ind w:firstLine="202"/>
        <w:jc w:val="center"/>
        <w:rPr>
          <w:rFonts w:ascii="Times New Roman" w:hAnsi="Times New Roman" w:cs="Times New Roman"/>
          <w:sz w:val="20"/>
          <w:szCs w:val="20"/>
        </w:rPr>
      </w:pPr>
      <w:r w:rsidRPr="00E93A14">
        <w:rPr>
          <w:rFonts w:ascii="Times New Roman" w:hAnsi="Times New Roman" w:cs="Times New Roman"/>
          <w:noProof/>
        </w:rPr>
        <w:drawing>
          <wp:inline distT="0" distB="0" distL="0" distR="0" wp14:anchorId="0F0B4F62" wp14:editId="26BFEA89">
            <wp:extent cx="2342233" cy="1405340"/>
            <wp:effectExtent l="0" t="0" r="1270" b="4445"/>
            <wp:docPr id="1653752095" name="Picture 867959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95977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4900" cy="1430940"/>
                    </a:xfrm>
                    <a:prstGeom prst="rect">
                      <a:avLst/>
                    </a:prstGeom>
                  </pic:spPr>
                </pic:pic>
              </a:graphicData>
            </a:graphic>
          </wp:inline>
        </w:drawing>
      </w:r>
    </w:p>
    <w:p w14:paraId="1EB2ED40" w14:textId="0BC42D86" w:rsidR="00474909" w:rsidRPr="00E93A14" w:rsidRDefault="79F3357B"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 xml:space="preserve">Fig. </w:t>
      </w:r>
      <w:r w:rsidR="00E47D46" w:rsidRPr="00E93A14">
        <w:rPr>
          <w:rFonts w:ascii="Times New Roman" w:hAnsi="Times New Roman" w:cs="Times New Roman"/>
          <w:sz w:val="16"/>
          <w:szCs w:val="20"/>
        </w:rPr>
        <w:t>5</w:t>
      </w:r>
      <w:r w:rsidRPr="00E93A14">
        <w:rPr>
          <w:rFonts w:ascii="Times New Roman" w:hAnsi="Times New Roman" w:cs="Times New Roman"/>
          <w:sz w:val="16"/>
          <w:szCs w:val="20"/>
        </w:rPr>
        <w:t xml:space="preserve"> Heated lid temperature warming from room temp</w:t>
      </w:r>
      <w:r w:rsidR="761EEE38" w:rsidRPr="00E93A14">
        <w:rPr>
          <w:rFonts w:ascii="Times New Roman" w:hAnsi="Times New Roman" w:cs="Times New Roman"/>
          <w:sz w:val="16"/>
          <w:szCs w:val="20"/>
        </w:rPr>
        <w:t>erature</w:t>
      </w:r>
      <w:r w:rsidRPr="00E93A14">
        <w:rPr>
          <w:rFonts w:ascii="Times New Roman" w:hAnsi="Times New Roman" w:cs="Times New Roman"/>
          <w:sz w:val="16"/>
          <w:szCs w:val="20"/>
        </w:rPr>
        <w:t xml:space="preserve"> to target temp</w:t>
      </w:r>
      <w:r w:rsidR="6F316682" w:rsidRPr="00E93A14">
        <w:rPr>
          <w:rFonts w:ascii="Times New Roman" w:hAnsi="Times New Roman" w:cs="Times New Roman"/>
          <w:sz w:val="16"/>
          <w:szCs w:val="20"/>
        </w:rPr>
        <w:t>erature</w:t>
      </w:r>
      <w:r w:rsidRPr="00E93A14">
        <w:rPr>
          <w:rFonts w:ascii="Times New Roman" w:hAnsi="Times New Roman" w:cs="Times New Roman"/>
          <w:sz w:val="16"/>
          <w:szCs w:val="20"/>
        </w:rPr>
        <w:t xml:space="preserve"> of 90°C</w:t>
      </w:r>
    </w:p>
    <w:p w14:paraId="2A63D9D4" w14:textId="72214CEC" w:rsidR="00347D11" w:rsidRPr="00E93A14" w:rsidRDefault="00347D11"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lid continued to heat after the SSR was switched off due to the residual heat in the silicon pad. After 300 seconds, the oscillation in temperature settled within 10°C above the target temperature (Fig. 5). </w:t>
      </w:r>
    </w:p>
    <w:p w14:paraId="4A30CB88" w14:textId="55ABC17F" w:rsidR="00474909" w:rsidRPr="00E93A14" w:rsidRDefault="001A0475" w:rsidP="00F67EAE">
      <w:pPr>
        <w:spacing w:before="120" w:after="120" w:line="240" w:lineRule="auto"/>
        <w:jc w:val="both"/>
        <w:rPr>
          <w:rFonts w:ascii="Times New Roman" w:hAnsi="Times New Roman" w:cs="Times New Roman"/>
          <w:i/>
          <w:sz w:val="20"/>
          <w:szCs w:val="20"/>
        </w:rPr>
      </w:pPr>
      <w:r w:rsidRPr="00E93A14">
        <w:rPr>
          <w:rFonts w:ascii="Times New Roman" w:hAnsi="Times New Roman" w:cs="Times New Roman"/>
          <w:i/>
          <w:sz w:val="20"/>
          <w:szCs w:val="20"/>
        </w:rPr>
        <w:t>C.</w:t>
      </w:r>
      <w:r w:rsidR="000170DB" w:rsidRPr="00E93A14">
        <w:rPr>
          <w:rFonts w:ascii="Times New Roman" w:hAnsi="Times New Roman" w:cs="Times New Roman"/>
          <w:i/>
          <w:sz w:val="20"/>
          <w:szCs w:val="20"/>
        </w:rPr>
        <w:t xml:space="preserve"> </w:t>
      </w:r>
      <w:r w:rsidR="00474909" w:rsidRPr="00E93A14">
        <w:rPr>
          <w:rFonts w:ascii="Times New Roman" w:hAnsi="Times New Roman" w:cs="Times New Roman"/>
          <w:i/>
          <w:sz w:val="20"/>
          <w:szCs w:val="20"/>
        </w:rPr>
        <w:t>Peltier Power Consumption</w:t>
      </w:r>
    </w:p>
    <w:p w14:paraId="757F8C6D" w14:textId="4A7CE6A2" w:rsidR="35F8E03D" w:rsidRPr="00E93A14" w:rsidRDefault="00E61670"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As shown in Fig. </w:t>
      </w:r>
      <w:r w:rsidR="00754384" w:rsidRPr="00E93A14">
        <w:rPr>
          <w:rFonts w:ascii="Times New Roman" w:hAnsi="Times New Roman" w:cs="Times New Roman"/>
          <w:sz w:val="20"/>
          <w:szCs w:val="20"/>
        </w:rPr>
        <w:t>6</w:t>
      </w:r>
      <w:r w:rsidRPr="00E93A14">
        <w:rPr>
          <w:rFonts w:ascii="Times New Roman" w:hAnsi="Times New Roman" w:cs="Times New Roman"/>
          <w:sz w:val="20"/>
          <w:szCs w:val="20"/>
        </w:rPr>
        <w:t xml:space="preserve">, </w:t>
      </w:r>
      <w:r w:rsidR="35F8E03D" w:rsidRPr="00E93A14">
        <w:rPr>
          <w:rFonts w:ascii="Times New Roman" w:hAnsi="Times New Roman" w:cs="Times New Roman"/>
          <w:sz w:val="20"/>
          <w:szCs w:val="20"/>
        </w:rPr>
        <w:t xml:space="preserve">when increasing the number of </w:t>
      </w:r>
      <w:proofErr w:type="spellStart"/>
      <w:r w:rsidR="35F8E03D" w:rsidRPr="00E93A14">
        <w:rPr>
          <w:rFonts w:ascii="Times New Roman" w:hAnsi="Times New Roman" w:cs="Times New Roman"/>
          <w:sz w:val="20"/>
          <w:szCs w:val="20"/>
        </w:rPr>
        <w:t>p</w:t>
      </w:r>
      <w:r w:rsidR="007B3C7A" w:rsidRPr="00E93A14">
        <w:rPr>
          <w:rFonts w:ascii="Times New Roman" w:hAnsi="Times New Roman" w:cs="Times New Roman"/>
          <w:sz w:val="20"/>
          <w:szCs w:val="20"/>
        </w:rPr>
        <w:t>eltier</w:t>
      </w:r>
      <w:r w:rsidR="35F8E03D" w:rsidRPr="00E93A14">
        <w:rPr>
          <w:rFonts w:ascii="Times New Roman" w:hAnsi="Times New Roman" w:cs="Times New Roman"/>
          <w:sz w:val="20"/>
          <w:szCs w:val="20"/>
        </w:rPr>
        <w:t>s</w:t>
      </w:r>
      <w:proofErr w:type="spellEnd"/>
      <w:r w:rsidR="35F8E03D" w:rsidRPr="00E93A14">
        <w:rPr>
          <w:rFonts w:ascii="Times New Roman" w:hAnsi="Times New Roman" w:cs="Times New Roman"/>
          <w:sz w:val="20"/>
          <w:szCs w:val="20"/>
        </w:rPr>
        <w:t xml:space="preserve"> physically in parallel and decreasing the applied voltage across them, both reduced power consumption and improved thermal performance resulting in improved efficacy.</w:t>
      </w:r>
    </w:p>
    <w:p w14:paraId="4CFCFFA4" w14:textId="335DBC1D" w:rsidR="00474909" w:rsidRPr="00E93A14" w:rsidRDefault="5FC57AAF" w:rsidP="0026229F">
      <w:pPr>
        <w:spacing w:before="120" w:after="120" w:line="240" w:lineRule="auto"/>
        <w:ind w:firstLine="202"/>
        <w:jc w:val="center"/>
        <w:rPr>
          <w:rFonts w:ascii="Times New Roman" w:hAnsi="Times New Roman" w:cs="Times New Roman"/>
          <w:sz w:val="20"/>
          <w:szCs w:val="20"/>
        </w:rPr>
      </w:pPr>
      <w:r w:rsidRPr="00E93A14">
        <w:rPr>
          <w:rFonts w:ascii="Times New Roman" w:hAnsi="Times New Roman" w:cs="Times New Roman"/>
          <w:noProof/>
        </w:rPr>
        <w:drawing>
          <wp:inline distT="0" distB="0" distL="0" distR="0" wp14:anchorId="47B5ACBF" wp14:editId="5677256D">
            <wp:extent cx="2185758" cy="1311456"/>
            <wp:effectExtent l="0" t="0" r="5080" b="3175"/>
            <wp:docPr id="1506007011" name="Picture 65667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6765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8747" cy="1367250"/>
                    </a:xfrm>
                    <a:prstGeom prst="rect">
                      <a:avLst/>
                    </a:prstGeom>
                  </pic:spPr>
                </pic:pic>
              </a:graphicData>
            </a:graphic>
          </wp:inline>
        </w:drawing>
      </w:r>
    </w:p>
    <w:p w14:paraId="20E80B40" w14:textId="4825783F" w:rsidR="00474909" w:rsidRPr="00E93A14" w:rsidRDefault="00474909"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 xml:space="preserve">Fig. </w:t>
      </w:r>
      <w:r w:rsidR="00754384" w:rsidRPr="00E93A14">
        <w:rPr>
          <w:rFonts w:ascii="Times New Roman" w:hAnsi="Times New Roman" w:cs="Times New Roman"/>
          <w:sz w:val="16"/>
          <w:szCs w:val="20"/>
        </w:rPr>
        <w:t xml:space="preserve">6 </w:t>
      </w:r>
      <w:r w:rsidR="0AE5BAFC" w:rsidRPr="00E93A14">
        <w:rPr>
          <w:rFonts w:ascii="Times New Roman" w:hAnsi="Times New Roman" w:cs="Times New Roman"/>
          <w:sz w:val="16"/>
          <w:szCs w:val="20"/>
        </w:rPr>
        <w:t>H</w:t>
      </w:r>
      <w:r w:rsidRPr="00E93A14">
        <w:rPr>
          <w:rFonts w:ascii="Times New Roman" w:hAnsi="Times New Roman" w:cs="Times New Roman"/>
          <w:sz w:val="16"/>
          <w:szCs w:val="20"/>
        </w:rPr>
        <w:t xml:space="preserve">ot side temperature and </w:t>
      </w:r>
      <w:r w:rsidR="29ED2732" w:rsidRPr="00E93A14">
        <w:rPr>
          <w:rFonts w:ascii="Times New Roman" w:hAnsi="Times New Roman" w:cs="Times New Roman"/>
          <w:sz w:val="16"/>
          <w:szCs w:val="20"/>
        </w:rPr>
        <w:t xml:space="preserve">maximum </w:t>
      </w:r>
      <w:r w:rsidRPr="00E93A14">
        <w:rPr>
          <w:rFonts w:ascii="Times New Roman" w:hAnsi="Times New Roman" w:cs="Times New Roman"/>
          <w:sz w:val="16"/>
          <w:szCs w:val="20"/>
        </w:rPr>
        <w:t xml:space="preserve">power consumption of various </w:t>
      </w:r>
      <w:proofErr w:type="spellStart"/>
      <w:r w:rsidRPr="00E93A14">
        <w:rPr>
          <w:rFonts w:ascii="Times New Roman" w:hAnsi="Times New Roman" w:cs="Times New Roman"/>
          <w:sz w:val="16"/>
          <w:szCs w:val="20"/>
        </w:rPr>
        <w:t>peltier</w:t>
      </w:r>
      <w:proofErr w:type="spellEnd"/>
      <w:r w:rsidRPr="00E93A14">
        <w:rPr>
          <w:rFonts w:ascii="Times New Roman" w:hAnsi="Times New Roman" w:cs="Times New Roman"/>
          <w:sz w:val="16"/>
          <w:szCs w:val="20"/>
        </w:rPr>
        <w:t xml:space="preserve"> configurations heating 16oz of tap water.</w:t>
      </w:r>
    </w:p>
    <w:p w14:paraId="640F0AFA" w14:textId="273DA4C0" w:rsidR="78D45DBB" w:rsidRPr="00E93A14" w:rsidRDefault="3DDC7ED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lastRenderedPageBreak/>
        <w:t xml:space="preserve">During cycle routine </w:t>
      </w:r>
      <w:r w:rsidR="007E2E48">
        <w:rPr>
          <w:rFonts w:ascii="Times New Roman" w:hAnsi="Times New Roman" w:cs="Times New Roman"/>
          <w:sz w:val="20"/>
          <w:szCs w:val="20"/>
        </w:rPr>
        <w:t>used in this study</w:t>
      </w:r>
      <w:r w:rsidRPr="00E93A14">
        <w:rPr>
          <w:rFonts w:ascii="Times New Roman" w:hAnsi="Times New Roman" w:cs="Times New Roman"/>
          <w:sz w:val="20"/>
          <w:szCs w:val="20"/>
        </w:rPr>
        <w:t>, this system consumed an average of 55.97</w:t>
      </w:r>
      <w:r w:rsidR="00A518E5" w:rsidRPr="00E93A14">
        <w:rPr>
          <w:rFonts w:ascii="Times New Roman" w:hAnsi="Times New Roman" w:cs="Times New Roman"/>
          <w:sz w:val="20"/>
          <w:szCs w:val="20"/>
        </w:rPr>
        <w:t xml:space="preserve"> </w:t>
      </w:r>
      <w:r w:rsidR="00C31B47" w:rsidRPr="00E93A14">
        <w:rPr>
          <w:rFonts w:ascii="Times New Roman" w:hAnsi="Times New Roman" w:cs="Times New Roman"/>
          <w:sz w:val="20"/>
          <w:szCs w:val="20"/>
        </w:rPr>
        <w:t>± 0.39</w:t>
      </w:r>
      <w:r w:rsidRPr="00E93A14">
        <w:rPr>
          <w:rFonts w:ascii="Times New Roman" w:hAnsi="Times New Roman" w:cs="Times New Roman"/>
          <w:sz w:val="20"/>
          <w:szCs w:val="20"/>
        </w:rPr>
        <w:t xml:space="preserve"> </w:t>
      </w:r>
      <w:r w:rsidR="006B547D">
        <w:rPr>
          <w:rFonts w:ascii="Times New Roman" w:hAnsi="Times New Roman" w:cs="Times New Roman"/>
          <w:sz w:val="20"/>
          <w:szCs w:val="20"/>
        </w:rPr>
        <w:t>watts</w:t>
      </w:r>
      <w:r w:rsidR="00C31B47" w:rsidRPr="00E93A14">
        <w:rPr>
          <w:rFonts w:ascii="Times New Roman" w:hAnsi="Times New Roman" w:cs="Times New Roman"/>
          <w:sz w:val="20"/>
          <w:szCs w:val="20"/>
        </w:rPr>
        <w:t xml:space="preserve"> </w:t>
      </w:r>
      <w:r w:rsidRPr="00E93A14">
        <w:rPr>
          <w:rFonts w:ascii="Times New Roman" w:hAnsi="Times New Roman" w:cs="Times New Roman"/>
          <w:sz w:val="20"/>
          <w:szCs w:val="20"/>
        </w:rPr>
        <w:t>with peak</w:t>
      </w:r>
      <w:r w:rsidR="006B547D">
        <w:rPr>
          <w:rFonts w:ascii="Times New Roman" w:hAnsi="Times New Roman" w:cs="Times New Roman"/>
          <w:sz w:val="20"/>
          <w:szCs w:val="20"/>
        </w:rPr>
        <w:t xml:space="preserve"> power</w:t>
      </w:r>
      <w:r w:rsidRPr="00E93A14">
        <w:rPr>
          <w:rFonts w:ascii="Times New Roman" w:hAnsi="Times New Roman" w:cs="Times New Roman"/>
          <w:sz w:val="20"/>
          <w:szCs w:val="20"/>
        </w:rPr>
        <w:t xml:space="preserve"> consumption reaching 458.55 </w:t>
      </w:r>
      <w:r w:rsidR="006B547D">
        <w:rPr>
          <w:rFonts w:ascii="Times New Roman" w:hAnsi="Times New Roman" w:cs="Times New Roman"/>
          <w:sz w:val="20"/>
          <w:szCs w:val="20"/>
        </w:rPr>
        <w:t>watts.</w:t>
      </w:r>
    </w:p>
    <w:p w14:paraId="57651811" w14:textId="14AF43C2" w:rsidR="009965D7" w:rsidRPr="00E93A14" w:rsidRDefault="003B698D" w:rsidP="00F67EAE">
      <w:pPr>
        <w:spacing w:before="120" w:after="120" w:line="240" w:lineRule="auto"/>
        <w:jc w:val="both"/>
        <w:rPr>
          <w:rFonts w:ascii="Times New Roman" w:hAnsi="Times New Roman" w:cs="Times New Roman"/>
          <w:bCs/>
          <w:i/>
          <w:sz w:val="20"/>
          <w:szCs w:val="20"/>
        </w:rPr>
      </w:pPr>
      <w:r w:rsidRPr="00E93A14">
        <w:rPr>
          <w:rFonts w:ascii="Times New Roman" w:hAnsi="Times New Roman" w:cs="Times New Roman"/>
          <w:bCs/>
          <w:i/>
          <w:sz w:val="20"/>
          <w:szCs w:val="20"/>
        </w:rPr>
        <w:t>D.</w:t>
      </w:r>
      <w:r w:rsidR="009965D7" w:rsidRPr="00E93A14">
        <w:rPr>
          <w:rFonts w:ascii="Times New Roman" w:hAnsi="Times New Roman" w:cs="Times New Roman"/>
          <w:bCs/>
          <w:i/>
          <w:sz w:val="20"/>
          <w:szCs w:val="20"/>
        </w:rPr>
        <w:t xml:space="preserve"> PCR Reaction Results</w:t>
      </w:r>
    </w:p>
    <w:p w14:paraId="5C591C71" w14:textId="17EA8F20" w:rsidR="009965D7" w:rsidRPr="00E93A14" w:rsidRDefault="009965D7"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Fig. </w:t>
      </w:r>
      <w:r w:rsidR="001C7771" w:rsidRPr="00E93A14">
        <w:rPr>
          <w:rFonts w:ascii="Times New Roman" w:hAnsi="Times New Roman" w:cs="Times New Roman"/>
          <w:sz w:val="20"/>
          <w:szCs w:val="20"/>
        </w:rPr>
        <w:t>7</w:t>
      </w:r>
      <w:r w:rsidRPr="00E93A14">
        <w:rPr>
          <w:rFonts w:ascii="Times New Roman" w:hAnsi="Times New Roman" w:cs="Times New Roman"/>
          <w:sz w:val="20"/>
          <w:szCs w:val="20"/>
        </w:rPr>
        <w:t xml:space="preserve"> shows the PCR gel images of the products from both the Bio-Rad PCR and our FLC-PCR thermocyclers. In both thermocyclers, amplification of </w:t>
      </w:r>
      <w:proofErr w:type="spellStart"/>
      <w:r w:rsidRPr="00E93A14">
        <w:rPr>
          <w:rFonts w:ascii="Times New Roman" w:hAnsi="Times New Roman" w:cs="Times New Roman"/>
          <w:sz w:val="20"/>
          <w:szCs w:val="20"/>
        </w:rPr>
        <w:t>ybbW</w:t>
      </w:r>
      <w:proofErr w:type="spellEnd"/>
      <w:r w:rsidRPr="00E93A14">
        <w:rPr>
          <w:rFonts w:ascii="Times New Roman" w:hAnsi="Times New Roman" w:cs="Times New Roman"/>
          <w:sz w:val="20"/>
          <w:szCs w:val="20"/>
        </w:rPr>
        <w:t xml:space="preserve"> yielded a specific product of 177bp and amplification of </w:t>
      </w:r>
      <w:proofErr w:type="spellStart"/>
      <w:r w:rsidRPr="00E93A14">
        <w:rPr>
          <w:rFonts w:ascii="Times New Roman" w:hAnsi="Times New Roman" w:cs="Times New Roman"/>
          <w:sz w:val="20"/>
          <w:szCs w:val="20"/>
        </w:rPr>
        <w:t>uidA</w:t>
      </w:r>
      <w:proofErr w:type="spellEnd"/>
      <w:r w:rsidRPr="00E93A14">
        <w:rPr>
          <w:rFonts w:ascii="Times New Roman" w:hAnsi="Times New Roman" w:cs="Times New Roman"/>
          <w:sz w:val="20"/>
          <w:szCs w:val="20"/>
        </w:rPr>
        <w:t xml:space="preserve"> yielded a specific product of 70 </w:t>
      </w:r>
      <w:proofErr w:type="spellStart"/>
      <w:r w:rsidRPr="00E93A14">
        <w:rPr>
          <w:rFonts w:ascii="Times New Roman" w:hAnsi="Times New Roman" w:cs="Times New Roman"/>
          <w:sz w:val="20"/>
          <w:szCs w:val="20"/>
        </w:rPr>
        <w:t>bp.</w:t>
      </w:r>
      <w:proofErr w:type="spellEnd"/>
    </w:p>
    <w:p w14:paraId="5D6FCB33" w14:textId="77777777" w:rsidR="00754384" w:rsidRPr="00E93A14" w:rsidRDefault="00754384"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Smeared areas were observed in the gel that carries our FLC-PCR products. This may be attributed to poor heat transfer rate from the heating block to the PCR tubes. Calibrations of the liquid temperature inside the tubes and the body of the tubes will be performed using water-proof thermocouples to improve the performance of our FLC-PCR machine. </w:t>
      </w:r>
    </w:p>
    <w:p w14:paraId="61A4F3D7" w14:textId="77777777" w:rsidR="009965D7" w:rsidRPr="00E93A14" w:rsidRDefault="009965D7" w:rsidP="00892202">
      <w:pPr>
        <w:spacing w:before="120" w:after="120" w:line="240" w:lineRule="auto"/>
        <w:ind w:firstLine="202"/>
        <w:jc w:val="center"/>
        <w:rPr>
          <w:rFonts w:ascii="Times New Roman" w:hAnsi="Times New Roman" w:cs="Times New Roman"/>
          <w:sz w:val="20"/>
          <w:szCs w:val="20"/>
        </w:rPr>
      </w:pPr>
      <w:r w:rsidRPr="00E93A14">
        <w:rPr>
          <w:rFonts w:ascii="Times New Roman" w:hAnsi="Times New Roman" w:cs="Times New Roman"/>
          <w:noProof/>
        </w:rPr>
        <w:drawing>
          <wp:inline distT="0" distB="0" distL="0" distR="0" wp14:anchorId="7777C136" wp14:editId="4043AE1E">
            <wp:extent cx="2392350" cy="1664677"/>
            <wp:effectExtent l="0" t="0" r="8255" b="0"/>
            <wp:docPr id="2" name="Picture 226897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8979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9920" cy="1697778"/>
                    </a:xfrm>
                    <a:prstGeom prst="rect">
                      <a:avLst/>
                    </a:prstGeom>
                  </pic:spPr>
                </pic:pic>
              </a:graphicData>
            </a:graphic>
          </wp:inline>
        </w:drawing>
      </w:r>
    </w:p>
    <w:p w14:paraId="102B6250" w14:textId="1C817A32" w:rsidR="009965D7" w:rsidRPr="00E93A14" w:rsidRDefault="009965D7" w:rsidP="00F67EAE">
      <w:pPr>
        <w:spacing w:before="120" w:after="120" w:line="240" w:lineRule="auto"/>
        <w:jc w:val="both"/>
        <w:rPr>
          <w:rFonts w:ascii="Times New Roman" w:hAnsi="Times New Roman" w:cs="Times New Roman"/>
          <w:sz w:val="16"/>
          <w:szCs w:val="20"/>
        </w:rPr>
      </w:pPr>
      <w:r w:rsidRPr="00E93A14">
        <w:rPr>
          <w:rFonts w:ascii="Times New Roman" w:hAnsi="Times New Roman" w:cs="Times New Roman"/>
          <w:sz w:val="16"/>
          <w:szCs w:val="20"/>
        </w:rPr>
        <w:t xml:space="preserve">Fig. </w:t>
      </w:r>
      <w:r w:rsidR="00754384" w:rsidRPr="00E93A14">
        <w:rPr>
          <w:rFonts w:ascii="Times New Roman" w:hAnsi="Times New Roman" w:cs="Times New Roman"/>
          <w:sz w:val="16"/>
          <w:szCs w:val="20"/>
        </w:rPr>
        <w:t>7</w:t>
      </w:r>
      <w:r w:rsidRPr="00E93A14">
        <w:rPr>
          <w:rFonts w:ascii="Times New Roman" w:hAnsi="Times New Roman" w:cs="Times New Roman"/>
          <w:sz w:val="16"/>
          <w:szCs w:val="20"/>
        </w:rPr>
        <w:t xml:space="preserve"> Agarose gel electrophoresis analysis of </w:t>
      </w:r>
      <w:proofErr w:type="spellStart"/>
      <w:r w:rsidRPr="00E93A14">
        <w:rPr>
          <w:rFonts w:ascii="Times New Roman" w:hAnsi="Times New Roman" w:cs="Times New Roman"/>
          <w:sz w:val="16"/>
          <w:szCs w:val="20"/>
        </w:rPr>
        <w:t>ybbW</w:t>
      </w:r>
      <w:proofErr w:type="spellEnd"/>
      <w:r w:rsidRPr="00E93A14">
        <w:rPr>
          <w:rFonts w:ascii="Times New Roman" w:hAnsi="Times New Roman" w:cs="Times New Roman"/>
          <w:sz w:val="16"/>
          <w:szCs w:val="20"/>
        </w:rPr>
        <w:t xml:space="preserve"> and </w:t>
      </w:r>
      <w:proofErr w:type="spellStart"/>
      <w:r w:rsidRPr="00E93A14">
        <w:rPr>
          <w:rFonts w:ascii="Times New Roman" w:hAnsi="Times New Roman" w:cs="Times New Roman"/>
          <w:sz w:val="16"/>
          <w:szCs w:val="20"/>
        </w:rPr>
        <w:t>uidA</w:t>
      </w:r>
      <w:proofErr w:type="spellEnd"/>
      <w:r w:rsidRPr="00E93A14">
        <w:rPr>
          <w:rFonts w:ascii="Times New Roman" w:hAnsi="Times New Roman" w:cs="Times New Roman"/>
          <w:sz w:val="16"/>
          <w:szCs w:val="20"/>
        </w:rPr>
        <w:t xml:space="preserve"> PCR products generated in a Bio-Rad T100 </w:t>
      </w:r>
      <w:proofErr w:type="spellStart"/>
      <w:r w:rsidRPr="00E93A14">
        <w:rPr>
          <w:rFonts w:ascii="Times New Roman" w:hAnsi="Times New Roman" w:cs="Times New Roman"/>
          <w:sz w:val="16"/>
          <w:szCs w:val="20"/>
        </w:rPr>
        <w:t>thermocyler</w:t>
      </w:r>
      <w:proofErr w:type="spellEnd"/>
      <w:r w:rsidRPr="00E93A14">
        <w:rPr>
          <w:rFonts w:ascii="Times New Roman" w:hAnsi="Times New Roman" w:cs="Times New Roman"/>
          <w:sz w:val="16"/>
          <w:szCs w:val="20"/>
        </w:rPr>
        <w:t xml:space="preserve"> (left panel) and our system (right panel). PCR reactions containing template are noted (+), no template controls are noted (-). Bright band in 100bp ladder is 500bp long.</w:t>
      </w:r>
    </w:p>
    <w:p w14:paraId="702887B3" w14:textId="6FDC6DEE" w:rsidR="00474909" w:rsidRPr="00E93A14" w:rsidRDefault="00266160" w:rsidP="00095074">
      <w:pPr>
        <w:pStyle w:val="Heading1"/>
      </w:pPr>
      <w:r w:rsidRPr="00E93A14">
        <w:t>Discussion</w:t>
      </w:r>
    </w:p>
    <w:p w14:paraId="00910A6B" w14:textId="0D0B0BD1" w:rsidR="009A0CB4" w:rsidRPr="00E93A14" w:rsidRDefault="79F3357B" w:rsidP="002E41D7">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Our </w:t>
      </w:r>
      <w:r w:rsidR="007B3C7A" w:rsidRPr="00E93A14">
        <w:rPr>
          <w:rFonts w:ascii="Times New Roman" w:hAnsi="Times New Roman" w:cs="Times New Roman"/>
          <w:sz w:val="20"/>
          <w:szCs w:val="20"/>
        </w:rPr>
        <w:t>FLC-</w:t>
      </w:r>
      <w:r w:rsidRPr="00E93A14">
        <w:rPr>
          <w:rFonts w:ascii="Times New Roman" w:hAnsi="Times New Roman" w:cs="Times New Roman"/>
          <w:sz w:val="20"/>
          <w:szCs w:val="20"/>
        </w:rPr>
        <w:t xml:space="preserve">PCR system </w:t>
      </w:r>
      <w:r w:rsidR="007B3C7A" w:rsidRPr="00E93A14">
        <w:rPr>
          <w:rFonts w:ascii="Times New Roman" w:hAnsi="Times New Roman" w:cs="Times New Roman"/>
          <w:sz w:val="20"/>
          <w:szCs w:val="20"/>
        </w:rPr>
        <w:t xml:space="preserve">successfully </w:t>
      </w:r>
      <w:r w:rsidRPr="00E93A14">
        <w:rPr>
          <w:rFonts w:ascii="Times New Roman" w:hAnsi="Times New Roman" w:cs="Times New Roman"/>
          <w:sz w:val="20"/>
          <w:szCs w:val="20"/>
        </w:rPr>
        <w:t xml:space="preserve">amplified </w:t>
      </w:r>
      <w:r w:rsidR="007B3C7A" w:rsidRPr="00E93A14">
        <w:rPr>
          <w:rFonts w:ascii="Times New Roman" w:hAnsi="Times New Roman" w:cs="Times New Roman"/>
          <w:sz w:val="20"/>
          <w:szCs w:val="20"/>
        </w:rPr>
        <w:t xml:space="preserve">two signature </w:t>
      </w:r>
      <w:r w:rsidRPr="00E93A14">
        <w:rPr>
          <w:rFonts w:ascii="Times New Roman" w:hAnsi="Times New Roman" w:cs="Times New Roman"/>
          <w:i/>
          <w:iCs/>
          <w:sz w:val="20"/>
          <w:szCs w:val="20"/>
        </w:rPr>
        <w:t>E. coli</w:t>
      </w:r>
      <w:r w:rsidRPr="00E93A14">
        <w:rPr>
          <w:rFonts w:ascii="Times New Roman" w:hAnsi="Times New Roman" w:cs="Times New Roman"/>
          <w:sz w:val="20"/>
          <w:szCs w:val="20"/>
        </w:rPr>
        <w:t xml:space="preserve"> genes</w:t>
      </w:r>
      <w:r w:rsidR="007B3C7A" w:rsidRPr="00E93A14">
        <w:rPr>
          <w:rFonts w:ascii="Times New Roman" w:hAnsi="Times New Roman" w:cs="Times New Roman"/>
          <w:sz w:val="20"/>
          <w:szCs w:val="20"/>
        </w:rPr>
        <w:t xml:space="preserve"> within a shorter </w:t>
      </w:r>
      <w:r w:rsidR="006A398A" w:rsidRPr="00E93A14">
        <w:rPr>
          <w:rFonts w:ascii="Times New Roman" w:hAnsi="Times New Roman" w:cs="Times New Roman"/>
          <w:sz w:val="20"/>
          <w:szCs w:val="20"/>
        </w:rPr>
        <w:t>turnaround</w:t>
      </w:r>
      <w:r w:rsidR="007B3C7A" w:rsidRPr="00E93A14">
        <w:rPr>
          <w:rFonts w:ascii="Times New Roman" w:hAnsi="Times New Roman" w:cs="Times New Roman"/>
          <w:sz w:val="20"/>
          <w:szCs w:val="20"/>
        </w:rPr>
        <w:t xml:space="preserve"> time compared to the commercial Bio-Rad PCR thermocycler. </w:t>
      </w:r>
      <w:r w:rsidR="008052C0" w:rsidRPr="00E93A14">
        <w:rPr>
          <w:rFonts w:ascii="Times New Roman" w:hAnsi="Times New Roman" w:cs="Times New Roman"/>
          <w:sz w:val="20"/>
          <w:szCs w:val="20"/>
        </w:rPr>
        <w:t>The FLC-PCR system</w:t>
      </w:r>
      <w:r w:rsidR="24035D53" w:rsidRPr="00E93A14">
        <w:rPr>
          <w:rFonts w:ascii="Times New Roman" w:hAnsi="Times New Roman" w:cs="Times New Roman"/>
          <w:sz w:val="20"/>
          <w:szCs w:val="20"/>
        </w:rPr>
        <w:t xml:space="preserve"> had an average ramp rate of 1.11</w:t>
      </w:r>
      <w:r w:rsidR="3737AB68" w:rsidRPr="00E93A14">
        <w:rPr>
          <w:rFonts w:ascii="Times New Roman" w:hAnsi="Times New Roman" w:cs="Times New Roman"/>
          <w:sz w:val="20"/>
          <w:szCs w:val="20"/>
        </w:rPr>
        <w:t xml:space="preserve"> ± 0.33</w:t>
      </w:r>
      <w:r w:rsidR="24035D53" w:rsidRPr="00E93A14">
        <w:rPr>
          <w:rFonts w:ascii="Times New Roman" w:hAnsi="Times New Roman" w:cs="Times New Roman"/>
          <w:sz w:val="20"/>
          <w:szCs w:val="20"/>
        </w:rPr>
        <w:t>°C/s. Compared to a Bio</w:t>
      </w:r>
      <w:r w:rsidR="3D8DBE7D" w:rsidRPr="00E93A14">
        <w:rPr>
          <w:rFonts w:ascii="Times New Roman" w:hAnsi="Times New Roman" w:cs="Times New Roman"/>
          <w:sz w:val="20"/>
          <w:szCs w:val="20"/>
        </w:rPr>
        <w:t>-</w:t>
      </w:r>
      <w:r w:rsidR="24035D53" w:rsidRPr="00E93A14">
        <w:rPr>
          <w:rFonts w:ascii="Times New Roman" w:hAnsi="Times New Roman" w:cs="Times New Roman"/>
          <w:sz w:val="20"/>
          <w:szCs w:val="20"/>
        </w:rPr>
        <w:t xml:space="preserve">Rad T100 </w:t>
      </w:r>
      <w:r w:rsidR="557906D5" w:rsidRPr="00E93A14">
        <w:rPr>
          <w:rFonts w:ascii="Times New Roman" w:hAnsi="Times New Roman" w:cs="Times New Roman"/>
          <w:sz w:val="20"/>
          <w:szCs w:val="20"/>
        </w:rPr>
        <w:t>Thermal Cycler</w:t>
      </w:r>
      <w:r w:rsidR="24035D53" w:rsidRPr="00E93A14">
        <w:rPr>
          <w:rFonts w:ascii="Times New Roman" w:hAnsi="Times New Roman" w:cs="Times New Roman"/>
          <w:sz w:val="20"/>
          <w:szCs w:val="20"/>
        </w:rPr>
        <w:t xml:space="preserve"> which has an average ramp rate of </w:t>
      </w:r>
      <w:r w:rsidR="0071433B">
        <w:rPr>
          <w:rFonts w:ascii="Times New Roman" w:hAnsi="Times New Roman" w:cs="Times New Roman"/>
          <w:sz w:val="20"/>
          <w:szCs w:val="20"/>
        </w:rPr>
        <w:t>0.97</w:t>
      </w:r>
      <w:r w:rsidR="00976D98">
        <w:rPr>
          <w:rFonts w:ascii="Times New Roman" w:hAnsi="Times New Roman" w:cs="Times New Roman"/>
          <w:sz w:val="20"/>
          <w:szCs w:val="20"/>
        </w:rPr>
        <w:t xml:space="preserve"> </w:t>
      </w:r>
      <w:r w:rsidR="00976D98" w:rsidRPr="00E93A14">
        <w:rPr>
          <w:rFonts w:ascii="Times New Roman" w:hAnsi="Times New Roman" w:cs="Times New Roman"/>
          <w:sz w:val="20"/>
          <w:szCs w:val="20"/>
        </w:rPr>
        <w:t xml:space="preserve">± </w:t>
      </w:r>
      <w:r w:rsidR="00976D98">
        <w:rPr>
          <w:rFonts w:ascii="Times New Roman" w:hAnsi="Times New Roman" w:cs="Times New Roman"/>
          <w:sz w:val="20"/>
          <w:szCs w:val="20"/>
        </w:rPr>
        <w:t>0.23</w:t>
      </w:r>
      <w:r w:rsidR="24035D53" w:rsidRPr="00E93A14">
        <w:rPr>
          <w:rFonts w:ascii="Times New Roman" w:hAnsi="Times New Roman" w:cs="Times New Roman"/>
          <w:sz w:val="20"/>
          <w:szCs w:val="20"/>
        </w:rPr>
        <w:t>°C/</w:t>
      </w:r>
      <w:r w:rsidR="0071433B">
        <w:rPr>
          <w:rFonts w:ascii="Times New Roman" w:hAnsi="Times New Roman" w:cs="Times New Roman"/>
          <w:sz w:val="20"/>
          <w:szCs w:val="20"/>
        </w:rPr>
        <w:t>s</w:t>
      </w:r>
      <w:r w:rsidR="002E41D7">
        <w:rPr>
          <w:rFonts w:ascii="Times New Roman" w:hAnsi="Times New Roman" w:cs="Times New Roman"/>
          <w:sz w:val="20"/>
          <w:szCs w:val="20"/>
        </w:rPr>
        <w:t xml:space="preserve">. The FLC-PCR system’s heated lid was faster. Ours took </w:t>
      </w:r>
      <w:r w:rsidR="002E41D7" w:rsidRPr="00E93A14">
        <w:rPr>
          <w:rFonts w:ascii="Times New Roman" w:hAnsi="Times New Roman" w:cs="Times New Roman"/>
          <w:sz w:val="20"/>
          <w:szCs w:val="20"/>
        </w:rPr>
        <w:t>69 seconds compared to</w:t>
      </w:r>
      <w:r w:rsidR="002E41D7">
        <w:rPr>
          <w:rFonts w:ascii="Times New Roman" w:hAnsi="Times New Roman" w:cs="Times New Roman"/>
          <w:sz w:val="20"/>
          <w:szCs w:val="20"/>
        </w:rPr>
        <w:t xml:space="preserve"> the </w:t>
      </w:r>
      <w:r w:rsidR="002E41D7" w:rsidRPr="00E93A14">
        <w:rPr>
          <w:rFonts w:ascii="Times New Roman" w:hAnsi="Times New Roman" w:cs="Times New Roman"/>
          <w:sz w:val="20"/>
          <w:szCs w:val="20"/>
        </w:rPr>
        <w:t>Bio-Rad PCR thermocycler</w:t>
      </w:r>
      <w:r w:rsidR="002E41D7">
        <w:rPr>
          <w:rFonts w:ascii="Times New Roman" w:hAnsi="Times New Roman" w:cs="Times New Roman"/>
          <w:sz w:val="20"/>
          <w:szCs w:val="20"/>
        </w:rPr>
        <w:t xml:space="preserve"> which took</w:t>
      </w:r>
      <w:r w:rsidR="002E41D7" w:rsidRPr="00E93A14">
        <w:rPr>
          <w:rFonts w:ascii="Times New Roman" w:hAnsi="Times New Roman" w:cs="Times New Roman"/>
          <w:sz w:val="20"/>
          <w:szCs w:val="20"/>
        </w:rPr>
        <w:t xml:space="preserve"> 2 min 17s</w:t>
      </w:r>
      <w:r w:rsidR="24035D53" w:rsidRPr="00E93A14">
        <w:rPr>
          <w:rFonts w:ascii="Times New Roman" w:hAnsi="Times New Roman" w:cs="Times New Roman"/>
          <w:sz w:val="20"/>
          <w:szCs w:val="20"/>
        </w:rPr>
        <w:t>.</w:t>
      </w:r>
      <w:r w:rsidR="009A0CB4" w:rsidRPr="00E93A14">
        <w:rPr>
          <w:rFonts w:ascii="Times New Roman" w:hAnsi="Times New Roman" w:cs="Times New Roman"/>
          <w:sz w:val="20"/>
          <w:szCs w:val="20"/>
        </w:rPr>
        <w:t xml:space="preserve"> </w:t>
      </w:r>
    </w:p>
    <w:p w14:paraId="38C404DA" w14:textId="356EC612" w:rsidR="00D97517" w:rsidRPr="00E93A14" w:rsidRDefault="00474909" w:rsidP="00F67EAE">
      <w:pPr>
        <w:spacing w:before="120" w:after="120" w:line="240" w:lineRule="auto"/>
        <w:ind w:firstLine="202"/>
        <w:jc w:val="both"/>
        <w:rPr>
          <w:rFonts w:ascii="Times New Roman" w:hAnsi="Times New Roman" w:cs="Times New Roman"/>
          <w:b/>
          <w:bCs/>
          <w:sz w:val="20"/>
          <w:szCs w:val="20"/>
        </w:rPr>
      </w:pPr>
      <w:r w:rsidRPr="00E93A14">
        <w:rPr>
          <w:rFonts w:ascii="Times New Roman" w:hAnsi="Times New Roman" w:cs="Times New Roman"/>
          <w:sz w:val="20"/>
          <w:szCs w:val="20"/>
        </w:rPr>
        <w:t xml:space="preserve">During system testing we noted that cooling performance would significantly slow over time for cycle procedures that ran at higher frequencies. It is believed that this was caused by the heatsink not being fast enough at dissipating heat. </w:t>
      </w:r>
      <w:r w:rsidR="00513793">
        <w:rPr>
          <w:rFonts w:ascii="Times New Roman" w:hAnsi="Times New Roman" w:cs="Times New Roman"/>
          <w:sz w:val="20"/>
          <w:szCs w:val="20"/>
        </w:rPr>
        <w:t xml:space="preserve">A more efficient heatsink can be used to replace the current one. </w:t>
      </w:r>
    </w:p>
    <w:p w14:paraId="403CF376" w14:textId="1D089269" w:rsidR="00474909" w:rsidRPr="00E93A14" w:rsidRDefault="0047490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Overshoot of the heated lid</w:t>
      </w:r>
      <w:r w:rsidR="00216D34" w:rsidRPr="00E93A14">
        <w:rPr>
          <w:rFonts w:ascii="Times New Roman" w:hAnsi="Times New Roman" w:cs="Times New Roman"/>
          <w:sz w:val="20"/>
          <w:szCs w:val="20"/>
        </w:rPr>
        <w:t xml:space="preserve"> tempe</w:t>
      </w:r>
      <w:r w:rsidR="00F03A3E" w:rsidRPr="00E93A14">
        <w:rPr>
          <w:rFonts w:ascii="Times New Roman" w:hAnsi="Times New Roman" w:cs="Times New Roman"/>
          <w:sz w:val="20"/>
          <w:szCs w:val="20"/>
        </w:rPr>
        <w:t>r</w:t>
      </w:r>
      <w:r w:rsidR="00216D34" w:rsidRPr="00E93A14">
        <w:rPr>
          <w:rFonts w:ascii="Times New Roman" w:hAnsi="Times New Roman" w:cs="Times New Roman"/>
          <w:sz w:val="20"/>
          <w:szCs w:val="20"/>
        </w:rPr>
        <w:t>ature</w:t>
      </w:r>
      <w:r w:rsidRPr="00E93A14">
        <w:rPr>
          <w:rFonts w:ascii="Times New Roman" w:hAnsi="Times New Roman" w:cs="Times New Roman"/>
          <w:sz w:val="20"/>
          <w:szCs w:val="20"/>
        </w:rPr>
        <w:t xml:space="preserve"> could be improved by adding PID control to reach the target </w:t>
      </w:r>
      <w:r w:rsidRPr="00E93A14">
        <w:rPr>
          <w:rFonts w:ascii="Times New Roman" w:hAnsi="Times New Roman" w:cs="Times New Roman"/>
          <w:sz w:val="20"/>
          <w:szCs w:val="20"/>
        </w:rPr>
        <w:t xml:space="preserve">temperature without overshoot. PWM may be used to simulate an analog signal going to the SSR. The PID system for the </w:t>
      </w:r>
      <w:proofErr w:type="spellStart"/>
      <w:r w:rsidRPr="00E93A14">
        <w:rPr>
          <w:rFonts w:ascii="Times New Roman" w:hAnsi="Times New Roman" w:cs="Times New Roman"/>
          <w:sz w:val="20"/>
          <w:szCs w:val="20"/>
        </w:rPr>
        <w:t>peltiers</w:t>
      </w:r>
      <w:proofErr w:type="spellEnd"/>
      <w:r w:rsidRPr="00E93A14">
        <w:rPr>
          <w:rFonts w:ascii="Times New Roman" w:hAnsi="Times New Roman" w:cs="Times New Roman"/>
          <w:sz w:val="20"/>
          <w:szCs w:val="20"/>
        </w:rPr>
        <w:t xml:space="preserve"> could also be better tuned to achieve faster speed and reduce steady state error as well as generalized to work with other cycle parameters. A redesigned heating block could be more space efficient allowing for less mass to be heated unnecessarily. </w:t>
      </w:r>
    </w:p>
    <w:p w14:paraId="7D54D8B2" w14:textId="4C3D8109" w:rsidR="00474909" w:rsidRPr="00E93A14" w:rsidRDefault="00474909" w:rsidP="00F67EAE">
      <w:pPr>
        <w:spacing w:before="120" w:after="120" w:line="240" w:lineRule="auto"/>
        <w:ind w:firstLine="202"/>
        <w:jc w:val="both"/>
        <w:rPr>
          <w:rFonts w:ascii="Times New Roman" w:hAnsi="Times New Roman" w:cs="Times New Roman"/>
          <w:sz w:val="20"/>
          <w:szCs w:val="20"/>
        </w:rPr>
      </w:pPr>
      <w:r w:rsidRPr="00E93A14">
        <w:rPr>
          <w:rFonts w:ascii="Times New Roman" w:hAnsi="Times New Roman" w:cs="Times New Roman"/>
          <w:sz w:val="20"/>
          <w:szCs w:val="20"/>
        </w:rPr>
        <w:t xml:space="preserve">The system could also be improved by increasing the </w:t>
      </w:r>
      <w:r w:rsidR="002907E8" w:rsidRPr="00E93A14">
        <w:rPr>
          <w:rFonts w:ascii="Times New Roman" w:hAnsi="Times New Roman" w:cs="Times New Roman"/>
          <w:sz w:val="20"/>
          <w:szCs w:val="20"/>
        </w:rPr>
        <w:t xml:space="preserve">number </w:t>
      </w:r>
      <w:r w:rsidRPr="00E93A14">
        <w:rPr>
          <w:rFonts w:ascii="Times New Roman" w:hAnsi="Times New Roman" w:cs="Times New Roman"/>
          <w:sz w:val="20"/>
          <w:szCs w:val="20"/>
        </w:rPr>
        <w:t xml:space="preserve">of </w:t>
      </w:r>
      <w:proofErr w:type="spellStart"/>
      <w:r w:rsidRPr="00E93A14">
        <w:rPr>
          <w:rFonts w:ascii="Times New Roman" w:hAnsi="Times New Roman" w:cs="Times New Roman"/>
          <w:sz w:val="20"/>
          <w:szCs w:val="20"/>
        </w:rPr>
        <w:t>peltiers</w:t>
      </w:r>
      <w:proofErr w:type="spellEnd"/>
      <w:r w:rsidRPr="00E93A14">
        <w:rPr>
          <w:rFonts w:ascii="Times New Roman" w:hAnsi="Times New Roman" w:cs="Times New Roman"/>
          <w:sz w:val="20"/>
          <w:szCs w:val="20"/>
        </w:rPr>
        <w:t xml:space="preserve"> to achieve greater thermal performance.</w:t>
      </w:r>
    </w:p>
    <w:p w14:paraId="4D25AFB2" w14:textId="58B54ED4" w:rsidR="002C1797" w:rsidRPr="00E93A14" w:rsidRDefault="002C1797" w:rsidP="00095074">
      <w:pPr>
        <w:pStyle w:val="Heading1"/>
      </w:pPr>
      <w:r w:rsidRPr="00E93A14">
        <w:t>Acknowledgments</w:t>
      </w:r>
    </w:p>
    <w:p w14:paraId="76B50DD1" w14:textId="62D63977" w:rsidR="009D1424" w:rsidRPr="009B21BC" w:rsidRDefault="00391C7E" w:rsidP="00F67EAE">
      <w:pPr>
        <w:jc w:val="both"/>
        <w:rPr>
          <w:rStyle w:val="fontstyle01"/>
          <w:rFonts w:ascii="Times New Roman" w:hAnsi="Times New Roman" w:cs="Times New Roman"/>
          <w:sz w:val="20"/>
          <w:szCs w:val="20"/>
        </w:rPr>
      </w:pPr>
      <w:r w:rsidRPr="00E93A14">
        <w:rPr>
          <w:rStyle w:val="fontstyle01"/>
          <w:rFonts w:ascii="Times New Roman" w:hAnsi="Times New Roman" w:cs="Times New Roman"/>
          <w:b w:val="0"/>
          <w:sz w:val="20"/>
          <w:szCs w:val="20"/>
        </w:rPr>
        <w:t xml:space="preserve">We want to thank the strong support from the FLC foundation for the materials and supplies for the senior seminar team. </w:t>
      </w:r>
      <w:r w:rsidR="00D46F95" w:rsidRPr="009B21BC">
        <w:rPr>
          <w:rFonts w:ascii="Times New Roman" w:hAnsi="Times New Roman" w:cs="Times New Roman"/>
          <w:sz w:val="20"/>
          <w:szCs w:val="20"/>
        </w:rPr>
        <w:t>This publication was developed under Assistance Agreement No. SU</w:t>
      </w:r>
      <w:r w:rsidR="00D46F95" w:rsidRPr="00644BAB">
        <w:rPr>
          <w:rStyle w:val="fontstyle01"/>
          <w:rFonts w:ascii="Times New Roman" w:hAnsi="Times New Roman" w:cs="Times New Roman"/>
          <w:b w:val="0"/>
          <w:sz w:val="20"/>
          <w:szCs w:val="20"/>
        </w:rPr>
        <w:t>83988001</w:t>
      </w:r>
      <w:r w:rsidR="00D46F95" w:rsidRPr="009B21BC">
        <w:rPr>
          <w:rFonts w:ascii="Times New Roman" w:hAnsi="Times New Roman" w:cs="Times New Roman"/>
          <w:sz w:val="20"/>
          <w:szCs w:val="20"/>
        </w:rPr>
        <w:t xml:space="preserve"> awarded by the U.S. Environmental Protection Agency to Yiyan Li. It has not been formally reviewed by EPA. The views expressed in this document are solely those of Yiyan Li and do not necessarily reflect those of the Agency. EPA does not endorse any products or commercial services mentioned in this publication.</w:t>
      </w:r>
    </w:p>
    <w:p w14:paraId="3B0A14E8" w14:textId="2BD1F35B" w:rsidR="00474909" w:rsidRPr="00E93A14" w:rsidRDefault="00266160" w:rsidP="00095074">
      <w:pPr>
        <w:pStyle w:val="Heading1"/>
      </w:pPr>
      <w:r w:rsidRPr="00E93A14">
        <w:t>References</w:t>
      </w:r>
    </w:p>
    <w:p w14:paraId="58E66B8B" w14:textId="58BD29B5" w:rsidR="00E93A14" w:rsidRPr="00356BBA" w:rsidRDefault="008332EA" w:rsidP="00B059AC">
      <w:pPr>
        <w:pStyle w:val="EndNoteBibliography"/>
        <w:spacing w:after="0"/>
        <w:ind w:left="288" w:hanging="360"/>
        <w:jc w:val="both"/>
        <w:rPr>
          <w:rFonts w:ascii="Times New Roman" w:hAnsi="Times New Roman" w:cs="Times New Roman"/>
          <w:sz w:val="20"/>
        </w:rPr>
      </w:pPr>
      <w:r w:rsidRPr="00E93A14">
        <w:rPr>
          <w:rFonts w:ascii="Times New Roman" w:hAnsi="Times New Roman" w:cs="Times New Roman"/>
          <w:sz w:val="20"/>
          <w:szCs w:val="20"/>
        </w:rPr>
        <w:fldChar w:fldCharType="begin"/>
      </w:r>
      <w:r w:rsidRPr="00E93A14">
        <w:rPr>
          <w:rFonts w:ascii="Times New Roman" w:hAnsi="Times New Roman" w:cs="Times New Roman"/>
          <w:sz w:val="20"/>
          <w:szCs w:val="20"/>
        </w:rPr>
        <w:instrText xml:space="preserve"> ADDIN EN.REFLIST </w:instrText>
      </w:r>
      <w:r w:rsidRPr="00E93A14">
        <w:rPr>
          <w:rFonts w:ascii="Times New Roman" w:hAnsi="Times New Roman" w:cs="Times New Roman"/>
          <w:sz w:val="20"/>
          <w:szCs w:val="20"/>
        </w:rPr>
        <w:fldChar w:fldCharType="separate"/>
      </w:r>
      <w:r w:rsidR="00E93A14" w:rsidRPr="00356BBA">
        <w:rPr>
          <w:rFonts w:ascii="Times New Roman" w:hAnsi="Times New Roman" w:cs="Times New Roman"/>
          <w:sz w:val="20"/>
        </w:rPr>
        <w:t>[1]</w:t>
      </w:r>
      <w:r w:rsidR="0072143C" w:rsidRPr="00356BBA">
        <w:rPr>
          <w:rFonts w:ascii="Times New Roman" w:hAnsi="Times New Roman" w:cs="Times New Roman"/>
          <w:sz w:val="20"/>
        </w:rPr>
        <w:tab/>
      </w:r>
      <w:r w:rsidR="00E93A14" w:rsidRPr="00356BBA">
        <w:rPr>
          <w:rFonts w:ascii="Times New Roman" w:hAnsi="Times New Roman" w:cs="Times New Roman"/>
          <w:sz w:val="20"/>
        </w:rPr>
        <w:t xml:space="preserve">L. Garibyan and N. Avashia, "Research techniques made simple: polymerase chain reaction (PCR)," </w:t>
      </w:r>
      <w:r w:rsidR="00E93A14" w:rsidRPr="00356BBA">
        <w:rPr>
          <w:rFonts w:ascii="Times New Roman" w:hAnsi="Times New Roman" w:cs="Times New Roman"/>
          <w:i/>
          <w:sz w:val="20"/>
        </w:rPr>
        <w:t xml:space="preserve">The Journal of investigative dermatology, </w:t>
      </w:r>
      <w:r w:rsidR="00E93A14" w:rsidRPr="00356BBA">
        <w:rPr>
          <w:rFonts w:ascii="Times New Roman" w:hAnsi="Times New Roman" w:cs="Times New Roman"/>
          <w:sz w:val="20"/>
        </w:rPr>
        <w:t>vol. 133, p. e6, 2013.</w:t>
      </w:r>
    </w:p>
    <w:p w14:paraId="68D5355C" w14:textId="77777777" w:rsidR="00E93A14" w:rsidRPr="00356BBA" w:rsidRDefault="00E93A14" w:rsidP="00B059AC">
      <w:pPr>
        <w:pStyle w:val="EndNoteBibliography"/>
        <w:spacing w:after="0"/>
        <w:ind w:left="288" w:hanging="360"/>
        <w:jc w:val="both"/>
        <w:rPr>
          <w:rFonts w:ascii="Times New Roman" w:hAnsi="Times New Roman" w:cs="Times New Roman"/>
          <w:sz w:val="20"/>
        </w:rPr>
      </w:pPr>
      <w:r w:rsidRPr="00356BBA">
        <w:rPr>
          <w:rFonts w:ascii="Times New Roman" w:hAnsi="Times New Roman" w:cs="Times New Roman"/>
          <w:sz w:val="20"/>
        </w:rPr>
        <w:t>[2]</w:t>
      </w:r>
      <w:r w:rsidRPr="00356BBA">
        <w:rPr>
          <w:rFonts w:ascii="Times New Roman" w:hAnsi="Times New Roman" w:cs="Times New Roman"/>
          <w:sz w:val="20"/>
        </w:rPr>
        <w:tab/>
        <w:t>D. I. Walker, J. McQuillan, M. Taiwo, R. Parks, C. A. Stenton, H. Morgan</w:t>
      </w:r>
      <w:r w:rsidRPr="00356BBA">
        <w:rPr>
          <w:rFonts w:ascii="Times New Roman" w:hAnsi="Times New Roman" w:cs="Times New Roman"/>
          <w:i/>
          <w:sz w:val="20"/>
        </w:rPr>
        <w:t>, et al.</w:t>
      </w:r>
      <w:r w:rsidRPr="00356BBA">
        <w:rPr>
          <w:rFonts w:ascii="Times New Roman" w:hAnsi="Times New Roman" w:cs="Times New Roman"/>
          <w:sz w:val="20"/>
        </w:rPr>
        <w:t xml:space="preserve">, "A highly specific Escherichia coli qPCR and its comparison with existing methods for environmental waters," </w:t>
      </w:r>
      <w:r w:rsidRPr="00356BBA">
        <w:rPr>
          <w:rFonts w:ascii="Times New Roman" w:hAnsi="Times New Roman" w:cs="Times New Roman"/>
          <w:i/>
          <w:sz w:val="20"/>
        </w:rPr>
        <w:t xml:space="preserve">Water research, </w:t>
      </w:r>
      <w:r w:rsidRPr="00356BBA">
        <w:rPr>
          <w:rFonts w:ascii="Times New Roman" w:hAnsi="Times New Roman" w:cs="Times New Roman"/>
          <w:sz w:val="20"/>
        </w:rPr>
        <w:t>vol. 126, pp. 101-110, 2017.</w:t>
      </w:r>
    </w:p>
    <w:p w14:paraId="58A239EE" w14:textId="6A277063" w:rsidR="00E93A14" w:rsidRPr="00356BBA" w:rsidRDefault="00E93A14" w:rsidP="0071433B">
      <w:pPr>
        <w:pStyle w:val="EndNoteBibliography"/>
        <w:spacing w:after="0"/>
        <w:ind w:left="288" w:hanging="360"/>
        <w:jc w:val="both"/>
        <w:rPr>
          <w:rFonts w:ascii="Times New Roman" w:hAnsi="Times New Roman" w:cs="Times New Roman"/>
          <w:sz w:val="20"/>
        </w:rPr>
      </w:pPr>
      <w:r w:rsidRPr="00356BBA">
        <w:rPr>
          <w:rFonts w:ascii="Times New Roman" w:hAnsi="Times New Roman" w:cs="Times New Roman"/>
          <w:sz w:val="20"/>
        </w:rPr>
        <w:t>[3]</w:t>
      </w:r>
      <w:r w:rsidRPr="00356BBA">
        <w:rPr>
          <w:rFonts w:ascii="Times New Roman" w:hAnsi="Times New Roman" w:cs="Times New Roman"/>
          <w:sz w:val="20"/>
        </w:rPr>
        <w:tab/>
        <w:t>P. Belgrader, W. Benett, D. Hadley, J. Richards, P. Stratton, R. Mariella</w:t>
      </w:r>
      <w:r w:rsidRPr="00356BBA">
        <w:rPr>
          <w:rFonts w:ascii="Times New Roman" w:hAnsi="Times New Roman" w:cs="Times New Roman"/>
          <w:i/>
          <w:sz w:val="20"/>
        </w:rPr>
        <w:t>, et al.</w:t>
      </w:r>
      <w:r w:rsidRPr="00356BBA">
        <w:rPr>
          <w:rFonts w:ascii="Times New Roman" w:hAnsi="Times New Roman" w:cs="Times New Roman"/>
          <w:sz w:val="20"/>
        </w:rPr>
        <w:t xml:space="preserve">, "PCR detection of bacteria in seven minutes," </w:t>
      </w:r>
      <w:r w:rsidRPr="00356BBA">
        <w:rPr>
          <w:rFonts w:ascii="Times New Roman" w:hAnsi="Times New Roman" w:cs="Times New Roman"/>
          <w:i/>
          <w:sz w:val="20"/>
        </w:rPr>
        <w:t xml:space="preserve">Science, </w:t>
      </w:r>
      <w:r w:rsidRPr="00356BBA">
        <w:rPr>
          <w:rFonts w:ascii="Times New Roman" w:hAnsi="Times New Roman" w:cs="Times New Roman"/>
          <w:sz w:val="20"/>
        </w:rPr>
        <w:t>vol. 284, pp. 449-450, 1999.</w:t>
      </w:r>
    </w:p>
    <w:p w14:paraId="1E30556A" w14:textId="4EB710BA" w:rsidR="5492EA04" w:rsidRPr="00E93A14" w:rsidRDefault="008332EA" w:rsidP="00CC7FE8">
      <w:pPr>
        <w:spacing w:before="120" w:after="120" w:line="240" w:lineRule="auto"/>
        <w:ind w:hanging="360"/>
        <w:jc w:val="both"/>
        <w:rPr>
          <w:rFonts w:ascii="Times New Roman" w:hAnsi="Times New Roman" w:cs="Times New Roman"/>
          <w:sz w:val="20"/>
          <w:szCs w:val="20"/>
        </w:rPr>
      </w:pPr>
      <w:r w:rsidRPr="00E93A14">
        <w:rPr>
          <w:rFonts w:ascii="Times New Roman" w:hAnsi="Times New Roman" w:cs="Times New Roman"/>
          <w:sz w:val="20"/>
          <w:szCs w:val="20"/>
        </w:rPr>
        <w:fldChar w:fldCharType="end"/>
      </w:r>
    </w:p>
    <w:sectPr w:rsidR="5492EA04" w:rsidRPr="00E93A14" w:rsidSect="00714994">
      <w:headerReference w:type="default" r:id="rId14"/>
      <w:footerReference w:type="default" r:id="rId15"/>
      <w:type w:val="continuous"/>
      <w:pgSz w:w="12240" w:h="15840"/>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12C95" w14:textId="77777777" w:rsidR="00BC724F" w:rsidRDefault="00BC724F">
      <w:pPr>
        <w:spacing w:after="0" w:line="240" w:lineRule="auto"/>
      </w:pPr>
      <w:r>
        <w:separator/>
      </w:r>
    </w:p>
  </w:endnote>
  <w:endnote w:type="continuationSeparator" w:id="0">
    <w:p w14:paraId="3BE4E6F9" w14:textId="77777777" w:rsidR="00BC724F" w:rsidRDefault="00BC724F">
      <w:pPr>
        <w:spacing w:after="0" w:line="240" w:lineRule="auto"/>
      </w:pPr>
      <w:r>
        <w:continuationSeparator/>
      </w:r>
    </w:p>
  </w:endnote>
  <w:endnote w:type="continuationNotice" w:id="1">
    <w:p w14:paraId="0DE8C3B7" w14:textId="77777777" w:rsidR="00BC724F" w:rsidRDefault="00BC72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Bold">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2C2721E9" w14:paraId="28F1B6A1" w14:textId="77777777" w:rsidTr="2C2721E9">
      <w:tc>
        <w:tcPr>
          <w:tcW w:w="3120" w:type="dxa"/>
        </w:tcPr>
        <w:p w14:paraId="39FC2425" w14:textId="408C4BF5" w:rsidR="2C2721E9" w:rsidRDefault="2C2721E9" w:rsidP="2C2721E9">
          <w:pPr>
            <w:pStyle w:val="Header"/>
            <w:ind w:left="-115"/>
          </w:pPr>
        </w:p>
      </w:tc>
      <w:tc>
        <w:tcPr>
          <w:tcW w:w="3120" w:type="dxa"/>
        </w:tcPr>
        <w:p w14:paraId="2BCD55FA" w14:textId="2267751B" w:rsidR="2C2721E9" w:rsidRDefault="2C2721E9" w:rsidP="2C2721E9">
          <w:pPr>
            <w:pStyle w:val="Header"/>
            <w:jc w:val="center"/>
          </w:pPr>
        </w:p>
      </w:tc>
      <w:tc>
        <w:tcPr>
          <w:tcW w:w="3120" w:type="dxa"/>
        </w:tcPr>
        <w:p w14:paraId="3ABF385F" w14:textId="76527C16" w:rsidR="2C2721E9" w:rsidRDefault="2C2721E9" w:rsidP="2C2721E9">
          <w:pPr>
            <w:pStyle w:val="Header"/>
            <w:ind w:right="-115"/>
            <w:jc w:val="right"/>
          </w:pPr>
        </w:p>
      </w:tc>
    </w:tr>
  </w:tbl>
  <w:p w14:paraId="1E92C9E4" w14:textId="02C047A5" w:rsidR="2C2721E9" w:rsidRDefault="2C2721E9" w:rsidP="2C27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D1B5E9" w14:textId="77777777" w:rsidR="00BC724F" w:rsidRDefault="00BC724F">
      <w:pPr>
        <w:spacing w:after="0" w:line="240" w:lineRule="auto"/>
      </w:pPr>
      <w:r>
        <w:separator/>
      </w:r>
    </w:p>
  </w:footnote>
  <w:footnote w:type="continuationSeparator" w:id="0">
    <w:p w14:paraId="7C8FA91E" w14:textId="77777777" w:rsidR="00BC724F" w:rsidRDefault="00BC724F">
      <w:pPr>
        <w:spacing w:after="0" w:line="240" w:lineRule="auto"/>
      </w:pPr>
      <w:r>
        <w:continuationSeparator/>
      </w:r>
    </w:p>
  </w:footnote>
  <w:footnote w:type="continuationNotice" w:id="1">
    <w:p w14:paraId="7CF909A3" w14:textId="77777777" w:rsidR="00BC724F" w:rsidRDefault="00BC724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2C2721E9" w14:paraId="3318EEE5" w14:textId="77777777" w:rsidTr="2C2721E9">
      <w:tc>
        <w:tcPr>
          <w:tcW w:w="3120" w:type="dxa"/>
        </w:tcPr>
        <w:p w14:paraId="561ED0F4" w14:textId="710B3E62" w:rsidR="2C2721E9" w:rsidRDefault="2C2721E9" w:rsidP="2C2721E9">
          <w:pPr>
            <w:pStyle w:val="Header"/>
            <w:ind w:left="-115"/>
          </w:pPr>
        </w:p>
      </w:tc>
      <w:tc>
        <w:tcPr>
          <w:tcW w:w="3120" w:type="dxa"/>
        </w:tcPr>
        <w:p w14:paraId="18EAA9A4" w14:textId="3ADAFA91" w:rsidR="2C2721E9" w:rsidRDefault="2C2721E9" w:rsidP="2C2721E9">
          <w:pPr>
            <w:pStyle w:val="Header"/>
            <w:jc w:val="center"/>
          </w:pPr>
        </w:p>
      </w:tc>
      <w:tc>
        <w:tcPr>
          <w:tcW w:w="3120" w:type="dxa"/>
        </w:tcPr>
        <w:p w14:paraId="2C8154E1" w14:textId="15EF9C3F" w:rsidR="2C2721E9" w:rsidRDefault="2C2721E9" w:rsidP="2C2721E9">
          <w:pPr>
            <w:pStyle w:val="Header"/>
            <w:ind w:right="-115"/>
            <w:jc w:val="right"/>
          </w:pPr>
        </w:p>
      </w:tc>
    </w:tr>
  </w:tbl>
  <w:p w14:paraId="646686C6" w14:textId="0E9FC80A" w:rsidR="2C2721E9" w:rsidRDefault="2C2721E9" w:rsidP="2C2721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9F047D1"/>
    <w:multiLevelType w:val="hybridMultilevel"/>
    <w:tmpl w:val="93861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3" w15:restartNumberingAfterBreak="0">
    <w:nsid w:val="6806741C"/>
    <w:multiLevelType w:val="hybridMultilevel"/>
    <w:tmpl w:val="5CF49134"/>
    <w:lvl w:ilvl="0" w:tplc="F3768EFC">
      <w:start w:val="1"/>
      <w:numFmt w:val="decimal"/>
      <w:lvlText w:val="%1."/>
      <w:lvlJc w:val="left"/>
      <w:pPr>
        <w:ind w:left="720" w:hanging="360"/>
      </w:pPr>
    </w:lvl>
    <w:lvl w:ilvl="1" w:tplc="C61EF928">
      <w:start w:val="1"/>
      <w:numFmt w:val="lowerLetter"/>
      <w:lvlText w:val="%2."/>
      <w:lvlJc w:val="left"/>
      <w:pPr>
        <w:ind w:left="1440" w:hanging="360"/>
      </w:pPr>
    </w:lvl>
    <w:lvl w:ilvl="2" w:tplc="1F6A99E4">
      <w:start w:val="1"/>
      <w:numFmt w:val="lowerRoman"/>
      <w:lvlText w:val="%3."/>
      <w:lvlJc w:val="right"/>
      <w:pPr>
        <w:ind w:left="2160" w:hanging="180"/>
      </w:pPr>
    </w:lvl>
    <w:lvl w:ilvl="3" w:tplc="5E02C680">
      <w:start w:val="1"/>
      <w:numFmt w:val="decimal"/>
      <w:lvlText w:val="%4."/>
      <w:lvlJc w:val="left"/>
      <w:pPr>
        <w:ind w:left="2880" w:hanging="360"/>
      </w:pPr>
    </w:lvl>
    <w:lvl w:ilvl="4" w:tplc="CE2AA44E">
      <w:start w:val="1"/>
      <w:numFmt w:val="lowerLetter"/>
      <w:lvlText w:val="%5."/>
      <w:lvlJc w:val="left"/>
      <w:pPr>
        <w:ind w:left="3600" w:hanging="360"/>
      </w:pPr>
    </w:lvl>
    <w:lvl w:ilvl="5" w:tplc="AD728EF4">
      <w:start w:val="1"/>
      <w:numFmt w:val="lowerRoman"/>
      <w:lvlText w:val="%6."/>
      <w:lvlJc w:val="right"/>
      <w:pPr>
        <w:ind w:left="4320" w:hanging="180"/>
      </w:pPr>
    </w:lvl>
    <w:lvl w:ilvl="6" w:tplc="AED46EF4">
      <w:start w:val="1"/>
      <w:numFmt w:val="decimal"/>
      <w:lvlText w:val="%7."/>
      <w:lvlJc w:val="left"/>
      <w:pPr>
        <w:ind w:left="5040" w:hanging="360"/>
      </w:pPr>
    </w:lvl>
    <w:lvl w:ilvl="7" w:tplc="FB2ECCA2">
      <w:start w:val="1"/>
      <w:numFmt w:val="lowerLetter"/>
      <w:lvlText w:val="%8."/>
      <w:lvlJc w:val="left"/>
      <w:pPr>
        <w:ind w:left="5760" w:hanging="360"/>
      </w:pPr>
    </w:lvl>
    <w:lvl w:ilvl="8" w:tplc="DD409F4C">
      <w:start w:val="1"/>
      <w:numFmt w:val="lowerRoman"/>
      <w:lvlText w:val="%9."/>
      <w:lvlJc w:val="right"/>
      <w:pPr>
        <w:ind w:left="6480" w:hanging="180"/>
      </w:pPr>
    </w:lvl>
  </w:abstractNum>
  <w:abstractNum w:abstractNumId="4" w15:restartNumberingAfterBreak="0">
    <w:nsid w:val="7B703E6B"/>
    <w:multiLevelType w:val="hybridMultilevel"/>
    <w:tmpl w:val="3A80A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lvlOverride w:ilvl="0">
      <w:lvl w:ilvl="0">
        <w:start w:val="1"/>
        <w:numFmt w:val="decimal"/>
        <w:lvlText w:val="%1."/>
        <w:legacy w:legacy="1" w:legacySpace="0" w:legacyIndent="360"/>
        <w:lvlJc w:val="left"/>
        <w:pPr>
          <w:ind w:left="360" w:hanging="36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ysDQxNrWwNDGwNDNX0lEKTi0uzszPAykwNKgFAHUHniU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dr29v10rd2mefpwvxa0at0f5esx2202zf&quot;&gt;FLC&lt;record-ids&gt;&lt;item&gt;12&lt;/item&gt;&lt;item&gt;13&lt;/item&gt;&lt;item&gt;14&lt;/item&gt;&lt;item&gt;15&lt;/item&gt;&lt;/record-ids&gt;&lt;/item&gt;&lt;/Libraries&gt;"/>
  </w:docVars>
  <w:rsids>
    <w:rsidRoot w:val="68750660"/>
    <w:rsid w:val="00013B28"/>
    <w:rsid w:val="000170DB"/>
    <w:rsid w:val="00023390"/>
    <w:rsid w:val="0002619D"/>
    <w:rsid w:val="00031C5E"/>
    <w:rsid w:val="00031F01"/>
    <w:rsid w:val="00032BD6"/>
    <w:rsid w:val="00035128"/>
    <w:rsid w:val="00036859"/>
    <w:rsid w:val="000572AA"/>
    <w:rsid w:val="0007212B"/>
    <w:rsid w:val="00074977"/>
    <w:rsid w:val="00077448"/>
    <w:rsid w:val="00087192"/>
    <w:rsid w:val="00095074"/>
    <w:rsid w:val="000A6383"/>
    <w:rsid w:val="000C1735"/>
    <w:rsid w:val="000C481F"/>
    <w:rsid w:val="000D4743"/>
    <w:rsid w:val="001007B4"/>
    <w:rsid w:val="001034ED"/>
    <w:rsid w:val="00105ED9"/>
    <w:rsid w:val="00127E8C"/>
    <w:rsid w:val="0012B51A"/>
    <w:rsid w:val="001306F9"/>
    <w:rsid w:val="00136D5B"/>
    <w:rsid w:val="00140F65"/>
    <w:rsid w:val="0014181B"/>
    <w:rsid w:val="001428F9"/>
    <w:rsid w:val="00147B29"/>
    <w:rsid w:val="00161278"/>
    <w:rsid w:val="00162DCD"/>
    <w:rsid w:val="00185EE0"/>
    <w:rsid w:val="001A0475"/>
    <w:rsid w:val="001B0010"/>
    <w:rsid w:val="001B0ACE"/>
    <w:rsid w:val="001C674F"/>
    <w:rsid w:val="001C7771"/>
    <w:rsid w:val="001D5FED"/>
    <w:rsid w:val="001E3B64"/>
    <w:rsid w:val="001E6E3E"/>
    <w:rsid w:val="001F22C3"/>
    <w:rsid w:val="001F3BE8"/>
    <w:rsid w:val="001F5277"/>
    <w:rsid w:val="00204502"/>
    <w:rsid w:val="00216D34"/>
    <w:rsid w:val="0022061C"/>
    <w:rsid w:val="00230F73"/>
    <w:rsid w:val="00231240"/>
    <w:rsid w:val="002315A6"/>
    <w:rsid w:val="00234515"/>
    <w:rsid w:val="0023770F"/>
    <w:rsid w:val="00237C19"/>
    <w:rsid w:val="002469B7"/>
    <w:rsid w:val="00246DF8"/>
    <w:rsid w:val="00251063"/>
    <w:rsid w:val="0025203E"/>
    <w:rsid w:val="00255877"/>
    <w:rsid w:val="0026229F"/>
    <w:rsid w:val="00264A84"/>
    <w:rsid w:val="00266160"/>
    <w:rsid w:val="00271FD5"/>
    <w:rsid w:val="00281D86"/>
    <w:rsid w:val="002838ED"/>
    <w:rsid w:val="002907E8"/>
    <w:rsid w:val="00293EAB"/>
    <w:rsid w:val="002B0AA6"/>
    <w:rsid w:val="002C0C4A"/>
    <w:rsid w:val="002C1797"/>
    <w:rsid w:val="002C5595"/>
    <w:rsid w:val="002D0511"/>
    <w:rsid w:val="002D3B4D"/>
    <w:rsid w:val="002E012D"/>
    <w:rsid w:val="002E41D7"/>
    <w:rsid w:val="002F33A8"/>
    <w:rsid w:val="002F45E4"/>
    <w:rsid w:val="002F5DE5"/>
    <w:rsid w:val="002F5FDF"/>
    <w:rsid w:val="00300387"/>
    <w:rsid w:val="003044BA"/>
    <w:rsid w:val="00310A29"/>
    <w:rsid w:val="00314E43"/>
    <w:rsid w:val="00320417"/>
    <w:rsid w:val="003225A0"/>
    <w:rsid w:val="00322928"/>
    <w:rsid w:val="00324869"/>
    <w:rsid w:val="003311B7"/>
    <w:rsid w:val="0033293B"/>
    <w:rsid w:val="0033727B"/>
    <w:rsid w:val="003417EC"/>
    <w:rsid w:val="00347D11"/>
    <w:rsid w:val="00351F68"/>
    <w:rsid w:val="00352ED6"/>
    <w:rsid w:val="00353E53"/>
    <w:rsid w:val="00356BBA"/>
    <w:rsid w:val="00367340"/>
    <w:rsid w:val="003771C8"/>
    <w:rsid w:val="00377806"/>
    <w:rsid w:val="00387C53"/>
    <w:rsid w:val="00391C7E"/>
    <w:rsid w:val="00392E84"/>
    <w:rsid w:val="00393239"/>
    <w:rsid w:val="00396239"/>
    <w:rsid w:val="00396654"/>
    <w:rsid w:val="003B1562"/>
    <w:rsid w:val="003B698D"/>
    <w:rsid w:val="003D4155"/>
    <w:rsid w:val="003D4EF9"/>
    <w:rsid w:val="003D65E3"/>
    <w:rsid w:val="003F1C72"/>
    <w:rsid w:val="003F5377"/>
    <w:rsid w:val="003F702B"/>
    <w:rsid w:val="00407A8C"/>
    <w:rsid w:val="00413263"/>
    <w:rsid w:val="0042128D"/>
    <w:rsid w:val="004258FF"/>
    <w:rsid w:val="0042673B"/>
    <w:rsid w:val="00433E61"/>
    <w:rsid w:val="004424B8"/>
    <w:rsid w:val="00446078"/>
    <w:rsid w:val="00447DAA"/>
    <w:rsid w:val="00463685"/>
    <w:rsid w:val="00465A93"/>
    <w:rsid w:val="00473D53"/>
    <w:rsid w:val="00474909"/>
    <w:rsid w:val="00477255"/>
    <w:rsid w:val="004849B2"/>
    <w:rsid w:val="00484E8C"/>
    <w:rsid w:val="00490756"/>
    <w:rsid w:val="00493585"/>
    <w:rsid w:val="004946BC"/>
    <w:rsid w:val="00495511"/>
    <w:rsid w:val="004A031A"/>
    <w:rsid w:val="004A0D2A"/>
    <w:rsid w:val="004B0175"/>
    <w:rsid w:val="004B09C3"/>
    <w:rsid w:val="004B21D7"/>
    <w:rsid w:val="004B72F8"/>
    <w:rsid w:val="004B7497"/>
    <w:rsid w:val="004B7FE0"/>
    <w:rsid w:val="004C29F7"/>
    <w:rsid w:val="004D759C"/>
    <w:rsid w:val="004E4F80"/>
    <w:rsid w:val="004E6BCE"/>
    <w:rsid w:val="004F436D"/>
    <w:rsid w:val="004F4524"/>
    <w:rsid w:val="004F4A8D"/>
    <w:rsid w:val="00513793"/>
    <w:rsid w:val="00515FF7"/>
    <w:rsid w:val="005278D6"/>
    <w:rsid w:val="00536617"/>
    <w:rsid w:val="0055387B"/>
    <w:rsid w:val="0055400F"/>
    <w:rsid w:val="00560556"/>
    <w:rsid w:val="00564074"/>
    <w:rsid w:val="00570790"/>
    <w:rsid w:val="00571E9A"/>
    <w:rsid w:val="00572075"/>
    <w:rsid w:val="005740A7"/>
    <w:rsid w:val="00581026"/>
    <w:rsid w:val="00582C35"/>
    <w:rsid w:val="00582EF5"/>
    <w:rsid w:val="00583735"/>
    <w:rsid w:val="00584E3E"/>
    <w:rsid w:val="005873BD"/>
    <w:rsid w:val="0058781A"/>
    <w:rsid w:val="0059028F"/>
    <w:rsid w:val="00592F85"/>
    <w:rsid w:val="005934CE"/>
    <w:rsid w:val="005B07FF"/>
    <w:rsid w:val="005C0B8A"/>
    <w:rsid w:val="005C0DAF"/>
    <w:rsid w:val="005C485D"/>
    <w:rsid w:val="005D0297"/>
    <w:rsid w:val="005D35A8"/>
    <w:rsid w:val="005D7AE4"/>
    <w:rsid w:val="005E60A4"/>
    <w:rsid w:val="005E6381"/>
    <w:rsid w:val="005F0F7E"/>
    <w:rsid w:val="005F3526"/>
    <w:rsid w:val="005F54E1"/>
    <w:rsid w:val="005F6FD5"/>
    <w:rsid w:val="00605E29"/>
    <w:rsid w:val="006125CD"/>
    <w:rsid w:val="006139CD"/>
    <w:rsid w:val="006155D8"/>
    <w:rsid w:val="00622728"/>
    <w:rsid w:val="0062B434"/>
    <w:rsid w:val="00644BAB"/>
    <w:rsid w:val="00650C82"/>
    <w:rsid w:val="00671B98"/>
    <w:rsid w:val="0067594B"/>
    <w:rsid w:val="00676389"/>
    <w:rsid w:val="00693EBF"/>
    <w:rsid w:val="00696FCC"/>
    <w:rsid w:val="006A3660"/>
    <w:rsid w:val="006A3702"/>
    <w:rsid w:val="006A398A"/>
    <w:rsid w:val="006A5375"/>
    <w:rsid w:val="006A780D"/>
    <w:rsid w:val="006A7BD4"/>
    <w:rsid w:val="006B547D"/>
    <w:rsid w:val="006B7E8A"/>
    <w:rsid w:val="006C6C2C"/>
    <w:rsid w:val="006D0C71"/>
    <w:rsid w:val="006D0CBF"/>
    <w:rsid w:val="006D0F7A"/>
    <w:rsid w:val="006D28CE"/>
    <w:rsid w:val="006D43F5"/>
    <w:rsid w:val="006E77A6"/>
    <w:rsid w:val="0070223B"/>
    <w:rsid w:val="007034FD"/>
    <w:rsid w:val="00705099"/>
    <w:rsid w:val="007056D4"/>
    <w:rsid w:val="007125E2"/>
    <w:rsid w:val="0071433B"/>
    <w:rsid w:val="00714994"/>
    <w:rsid w:val="00717C37"/>
    <w:rsid w:val="0072143C"/>
    <w:rsid w:val="00727600"/>
    <w:rsid w:val="00727B6E"/>
    <w:rsid w:val="0073575B"/>
    <w:rsid w:val="007455B4"/>
    <w:rsid w:val="00745638"/>
    <w:rsid w:val="00754384"/>
    <w:rsid w:val="007612F9"/>
    <w:rsid w:val="00776674"/>
    <w:rsid w:val="00781684"/>
    <w:rsid w:val="00782E3B"/>
    <w:rsid w:val="00790055"/>
    <w:rsid w:val="00790416"/>
    <w:rsid w:val="00795EC9"/>
    <w:rsid w:val="00796511"/>
    <w:rsid w:val="007A51DD"/>
    <w:rsid w:val="007B0285"/>
    <w:rsid w:val="007B3C7A"/>
    <w:rsid w:val="007B5C5E"/>
    <w:rsid w:val="007B6246"/>
    <w:rsid w:val="007C5DB2"/>
    <w:rsid w:val="007D0B86"/>
    <w:rsid w:val="007D2297"/>
    <w:rsid w:val="007D2D09"/>
    <w:rsid w:val="007D6E3F"/>
    <w:rsid w:val="007E2E48"/>
    <w:rsid w:val="007E46C4"/>
    <w:rsid w:val="007E605B"/>
    <w:rsid w:val="008046CB"/>
    <w:rsid w:val="008052C0"/>
    <w:rsid w:val="00806E91"/>
    <w:rsid w:val="00811BDA"/>
    <w:rsid w:val="008128A4"/>
    <w:rsid w:val="00827BCE"/>
    <w:rsid w:val="0083221A"/>
    <w:rsid w:val="008332EA"/>
    <w:rsid w:val="0083536B"/>
    <w:rsid w:val="008408B3"/>
    <w:rsid w:val="00840F97"/>
    <w:rsid w:val="008428A3"/>
    <w:rsid w:val="00845FB9"/>
    <w:rsid w:val="0086630B"/>
    <w:rsid w:val="0086764B"/>
    <w:rsid w:val="0087583E"/>
    <w:rsid w:val="0087798D"/>
    <w:rsid w:val="00880617"/>
    <w:rsid w:val="00880D41"/>
    <w:rsid w:val="00881031"/>
    <w:rsid w:val="00892202"/>
    <w:rsid w:val="00894EE0"/>
    <w:rsid w:val="008A790F"/>
    <w:rsid w:val="008B3CB3"/>
    <w:rsid w:val="008B72CC"/>
    <w:rsid w:val="008BCCDE"/>
    <w:rsid w:val="008C13D5"/>
    <w:rsid w:val="008C487F"/>
    <w:rsid w:val="008D4ED2"/>
    <w:rsid w:val="008E34EB"/>
    <w:rsid w:val="008E5719"/>
    <w:rsid w:val="008E70F9"/>
    <w:rsid w:val="008F0CA2"/>
    <w:rsid w:val="00902524"/>
    <w:rsid w:val="009079D8"/>
    <w:rsid w:val="00911506"/>
    <w:rsid w:val="0091360C"/>
    <w:rsid w:val="00915332"/>
    <w:rsid w:val="0091627F"/>
    <w:rsid w:val="00920694"/>
    <w:rsid w:val="00927A9F"/>
    <w:rsid w:val="00945D27"/>
    <w:rsid w:val="00950C47"/>
    <w:rsid w:val="009541E6"/>
    <w:rsid w:val="009549EF"/>
    <w:rsid w:val="00955396"/>
    <w:rsid w:val="00960362"/>
    <w:rsid w:val="00962326"/>
    <w:rsid w:val="00965186"/>
    <w:rsid w:val="0097285E"/>
    <w:rsid w:val="00976D98"/>
    <w:rsid w:val="009846C8"/>
    <w:rsid w:val="00984D05"/>
    <w:rsid w:val="0098600A"/>
    <w:rsid w:val="0098796C"/>
    <w:rsid w:val="00991BCD"/>
    <w:rsid w:val="009965D7"/>
    <w:rsid w:val="009A074C"/>
    <w:rsid w:val="009A0CB4"/>
    <w:rsid w:val="009A4A32"/>
    <w:rsid w:val="009A53E7"/>
    <w:rsid w:val="009A66E9"/>
    <w:rsid w:val="009B0589"/>
    <w:rsid w:val="009B21BC"/>
    <w:rsid w:val="009C1DF0"/>
    <w:rsid w:val="009C7616"/>
    <w:rsid w:val="009D1424"/>
    <w:rsid w:val="009D563B"/>
    <w:rsid w:val="009D7F37"/>
    <w:rsid w:val="009E3C9E"/>
    <w:rsid w:val="009E537B"/>
    <w:rsid w:val="009F0537"/>
    <w:rsid w:val="009F16C4"/>
    <w:rsid w:val="009F1B75"/>
    <w:rsid w:val="009F2253"/>
    <w:rsid w:val="009F7FBF"/>
    <w:rsid w:val="00A03A00"/>
    <w:rsid w:val="00A0645D"/>
    <w:rsid w:val="00A07C55"/>
    <w:rsid w:val="00A10CBE"/>
    <w:rsid w:val="00A12665"/>
    <w:rsid w:val="00A131E9"/>
    <w:rsid w:val="00A146C5"/>
    <w:rsid w:val="00A148A0"/>
    <w:rsid w:val="00A17BCF"/>
    <w:rsid w:val="00A233C0"/>
    <w:rsid w:val="00A242DA"/>
    <w:rsid w:val="00A25ED1"/>
    <w:rsid w:val="00A4236F"/>
    <w:rsid w:val="00A5170E"/>
    <w:rsid w:val="00A518E5"/>
    <w:rsid w:val="00A55B64"/>
    <w:rsid w:val="00A612B7"/>
    <w:rsid w:val="00A61518"/>
    <w:rsid w:val="00A77276"/>
    <w:rsid w:val="00A77A58"/>
    <w:rsid w:val="00A8050F"/>
    <w:rsid w:val="00A8167B"/>
    <w:rsid w:val="00A871E0"/>
    <w:rsid w:val="00A961A8"/>
    <w:rsid w:val="00A96A36"/>
    <w:rsid w:val="00AA180F"/>
    <w:rsid w:val="00AA3DEB"/>
    <w:rsid w:val="00AB4E3C"/>
    <w:rsid w:val="00AB5630"/>
    <w:rsid w:val="00AB72EB"/>
    <w:rsid w:val="00AC05AD"/>
    <w:rsid w:val="00AD1C64"/>
    <w:rsid w:val="00AD524C"/>
    <w:rsid w:val="00AE04DA"/>
    <w:rsid w:val="00AE3E72"/>
    <w:rsid w:val="00AF330E"/>
    <w:rsid w:val="00AF33A2"/>
    <w:rsid w:val="00B0042A"/>
    <w:rsid w:val="00B04273"/>
    <w:rsid w:val="00B0470D"/>
    <w:rsid w:val="00B059AC"/>
    <w:rsid w:val="00B06F76"/>
    <w:rsid w:val="00B167DD"/>
    <w:rsid w:val="00B33E5A"/>
    <w:rsid w:val="00B44FE0"/>
    <w:rsid w:val="00B4643F"/>
    <w:rsid w:val="00B47D34"/>
    <w:rsid w:val="00B73CA3"/>
    <w:rsid w:val="00B7570E"/>
    <w:rsid w:val="00B75BC4"/>
    <w:rsid w:val="00B77442"/>
    <w:rsid w:val="00B80E25"/>
    <w:rsid w:val="00B8470E"/>
    <w:rsid w:val="00BA3D06"/>
    <w:rsid w:val="00BA597C"/>
    <w:rsid w:val="00BC59AF"/>
    <w:rsid w:val="00BC724F"/>
    <w:rsid w:val="00BD6BE7"/>
    <w:rsid w:val="00BD738B"/>
    <w:rsid w:val="00BF0D09"/>
    <w:rsid w:val="00BF2FA3"/>
    <w:rsid w:val="00BF5F83"/>
    <w:rsid w:val="00C00527"/>
    <w:rsid w:val="00C035C5"/>
    <w:rsid w:val="00C05C5D"/>
    <w:rsid w:val="00C10FE2"/>
    <w:rsid w:val="00C14104"/>
    <w:rsid w:val="00C31442"/>
    <w:rsid w:val="00C31B47"/>
    <w:rsid w:val="00C32037"/>
    <w:rsid w:val="00C344AE"/>
    <w:rsid w:val="00C3453A"/>
    <w:rsid w:val="00C373F7"/>
    <w:rsid w:val="00C51F25"/>
    <w:rsid w:val="00C52569"/>
    <w:rsid w:val="00C5305A"/>
    <w:rsid w:val="00C5575E"/>
    <w:rsid w:val="00C81B08"/>
    <w:rsid w:val="00C84324"/>
    <w:rsid w:val="00C84764"/>
    <w:rsid w:val="00C9166B"/>
    <w:rsid w:val="00CA03AC"/>
    <w:rsid w:val="00CA6A48"/>
    <w:rsid w:val="00CB6E6B"/>
    <w:rsid w:val="00CB72F0"/>
    <w:rsid w:val="00CB7B08"/>
    <w:rsid w:val="00CB7E84"/>
    <w:rsid w:val="00CC076D"/>
    <w:rsid w:val="00CC2208"/>
    <w:rsid w:val="00CC393B"/>
    <w:rsid w:val="00CC6562"/>
    <w:rsid w:val="00CC66F3"/>
    <w:rsid w:val="00CC7FE8"/>
    <w:rsid w:val="00CD646A"/>
    <w:rsid w:val="00CE01AB"/>
    <w:rsid w:val="00CF0B09"/>
    <w:rsid w:val="00CF1BC8"/>
    <w:rsid w:val="00CF2B6E"/>
    <w:rsid w:val="00CF5E73"/>
    <w:rsid w:val="00D13133"/>
    <w:rsid w:val="00D177CC"/>
    <w:rsid w:val="00D23B52"/>
    <w:rsid w:val="00D3340F"/>
    <w:rsid w:val="00D34174"/>
    <w:rsid w:val="00D35BFB"/>
    <w:rsid w:val="00D36B37"/>
    <w:rsid w:val="00D46F95"/>
    <w:rsid w:val="00D54BAB"/>
    <w:rsid w:val="00D56D67"/>
    <w:rsid w:val="00D637EF"/>
    <w:rsid w:val="00D641C7"/>
    <w:rsid w:val="00D85C38"/>
    <w:rsid w:val="00D86FB8"/>
    <w:rsid w:val="00D91609"/>
    <w:rsid w:val="00D97517"/>
    <w:rsid w:val="00DB72A8"/>
    <w:rsid w:val="00DC271F"/>
    <w:rsid w:val="00DC2C0D"/>
    <w:rsid w:val="00DD0B55"/>
    <w:rsid w:val="00DD2048"/>
    <w:rsid w:val="00DE2CB2"/>
    <w:rsid w:val="00DE5E66"/>
    <w:rsid w:val="00DE7155"/>
    <w:rsid w:val="00E05841"/>
    <w:rsid w:val="00E1257D"/>
    <w:rsid w:val="00E229AE"/>
    <w:rsid w:val="00E2691E"/>
    <w:rsid w:val="00E33DE5"/>
    <w:rsid w:val="00E359A3"/>
    <w:rsid w:val="00E42B14"/>
    <w:rsid w:val="00E47D46"/>
    <w:rsid w:val="00E61670"/>
    <w:rsid w:val="00E64EA4"/>
    <w:rsid w:val="00E70D77"/>
    <w:rsid w:val="00E722AA"/>
    <w:rsid w:val="00E72596"/>
    <w:rsid w:val="00E74859"/>
    <w:rsid w:val="00E76B17"/>
    <w:rsid w:val="00E82073"/>
    <w:rsid w:val="00E91E48"/>
    <w:rsid w:val="00E93A14"/>
    <w:rsid w:val="00E946BF"/>
    <w:rsid w:val="00EA3F32"/>
    <w:rsid w:val="00EA4D2B"/>
    <w:rsid w:val="00EB17BE"/>
    <w:rsid w:val="00EB6787"/>
    <w:rsid w:val="00ED118C"/>
    <w:rsid w:val="00ED24C0"/>
    <w:rsid w:val="00EDA09D"/>
    <w:rsid w:val="00EE0748"/>
    <w:rsid w:val="00EE07A0"/>
    <w:rsid w:val="00EE21F5"/>
    <w:rsid w:val="00EE7F25"/>
    <w:rsid w:val="00EF05BB"/>
    <w:rsid w:val="00EF17DE"/>
    <w:rsid w:val="00EF6185"/>
    <w:rsid w:val="00F03A3E"/>
    <w:rsid w:val="00F1616C"/>
    <w:rsid w:val="00F244C4"/>
    <w:rsid w:val="00F32F5E"/>
    <w:rsid w:val="00F35BD6"/>
    <w:rsid w:val="00F3779B"/>
    <w:rsid w:val="00F40ABB"/>
    <w:rsid w:val="00F4129B"/>
    <w:rsid w:val="00F44D54"/>
    <w:rsid w:val="00F57F1C"/>
    <w:rsid w:val="00F60363"/>
    <w:rsid w:val="00F609FC"/>
    <w:rsid w:val="00F65604"/>
    <w:rsid w:val="00F6788A"/>
    <w:rsid w:val="00F67EAE"/>
    <w:rsid w:val="00F735FA"/>
    <w:rsid w:val="00F758F1"/>
    <w:rsid w:val="00F76BC2"/>
    <w:rsid w:val="00F81370"/>
    <w:rsid w:val="00F85673"/>
    <w:rsid w:val="00FB1022"/>
    <w:rsid w:val="00FB3412"/>
    <w:rsid w:val="00FC363E"/>
    <w:rsid w:val="00FD2FC3"/>
    <w:rsid w:val="00FD3FA8"/>
    <w:rsid w:val="00FD6B14"/>
    <w:rsid w:val="00FD6F8A"/>
    <w:rsid w:val="00FE2300"/>
    <w:rsid w:val="00FE5B87"/>
    <w:rsid w:val="00FF647E"/>
    <w:rsid w:val="01008A3B"/>
    <w:rsid w:val="012B5FD5"/>
    <w:rsid w:val="013DF04E"/>
    <w:rsid w:val="014AC9F9"/>
    <w:rsid w:val="016A980F"/>
    <w:rsid w:val="01871584"/>
    <w:rsid w:val="0188B035"/>
    <w:rsid w:val="01A0B69C"/>
    <w:rsid w:val="01A18AC1"/>
    <w:rsid w:val="01BD4B51"/>
    <w:rsid w:val="01DADF1D"/>
    <w:rsid w:val="01EAA49A"/>
    <w:rsid w:val="01ED02DD"/>
    <w:rsid w:val="01F44221"/>
    <w:rsid w:val="01FB887F"/>
    <w:rsid w:val="0205EC64"/>
    <w:rsid w:val="02482EA9"/>
    <w:rsid w:val="02512E04"/>
    <w:rsid w:val="026F3107"/>
    <w:rsid w:val="02709343"/>
    <w:rsid w:val="02710DDD"/>
    <w:rsid w:val="0296064B"/>
    <w:rsid w:val="02987284"/>
    <w:rsid w:val="02AC9A35"/>
    <w:rsid w:val="02C14CE5"/>
    <w:rsid w:val="02CA793B"/>
    <w:rsid w:val="02D96FB2"/>
    <w:rsid w:val="02F75038"/>
    <w:rsid w:val="030382C9"/>
    <w:rsid w:val="03039024"/>
    <w:rsid w:val="0313FE8F"/>
    <w:rsid w:val="03274A18"/>
    <w:rsid w:val="033A17C7"/>
    <w:rsid w:val="034C8A8D"/>
    <w:rsid w:val="036019CC"/>
    <w:rsid w:val="036EB599"/>
    <w:rsid w:val="03700033"/>
    <w:rsid w:val="03E264F8"/>
    <w:rsid w:val="03ED5CED"/>
    <w:rsid w:val="03FC0884"/>
    <w:rsid w:val="03FD6D1D"/>
    <w:rsid w:val="04226D82"/>
    <w:rsid w:val="042B4F2E"/>
    <w:rsid w:val="045249DA"/>
    <w:rsid w:val="0453CBA1"/>
    <w:rsid w:val="04559951"/>
    <w:rsid w:val="046C2E20"/>
    <w:rsid w:val="048C8CC7"/>
    <w:rsid w:val="048D2FF6"/>
    <w:rsid w:val="04AA2D89"/>
    <w:rsid w:val="04ACCFD6"/>
    <w:rsid w:val="04AD707B"/>
    <w:rsid w:val="04B1A81B"/>
    <w:rsid w:val="04B9D4C9"/>
    <w:rsid w:val="04C80A58"/>
    <w:rsid w:val="04CD9088"/>
    <w:rsid w:val="04CE56FB"/>
    <w:rsid w:val="04CE76FF"/>
    <w:rsid w:val="04E8F481"/>
    <w:rsid w:val="04F9714F"/>
    <w:rsid w:val="0508D81B"/>
    <w:rsid w:val="050B3A34"/>
    <w:rsid w:val="050E5355"/>
    <w:rsid w:val="051D5223"/>
    <w:rsid w:val="053517A3"/>
    <w:rsid w:val="054DA2CD"/>
    <w:rsid w:val="056BA32A"/>
    <w:rsid w:val="057D6CF3"/>
    <w:rsid w:val="0582DCB9"/>
    <w:rsid w:val="05894116"/>
    <w:rsid w:val="059C162E"/>
    <w:rsid w:val="05AA3F55"/>
    <w:rsid w:val="05B41DF6"/>
    <w:rsid w:val="05BDF4D9"/>
    <w:rsid w:val="05BDFA9E"/>
    <w:rsid w:val="05DA3611"/>
    <w:rsid w:val="05EA1243"/>
    <w:rsid w:val="05FDC09B"/>
    <w:rsid w:val="0600FAF5"/>
    <w:rsid w:val="06044858"/>
    <w:rsid w:val="0605838A"/>
    <w:rsid w:val="06094B50"/>
    <w:rsid w:val="061DC377"/>
    <w:rsid w:val="061EB86C"/>
    <w:rsid w:val="064D8676"/>
    <w:rsid w:val="06633FE8"/>
    <w:rsid w:val="066B4D19"/>
    <w:rsid w:val="068053C6"/>
    <w:rsid w:val="06CEE416"/>
    <w:rsid w:val="06D9743D"/>
    <w:rsid w:val="06DADFF7"/>
    <w:rsid w:val="06E3BEA2"/>
    <w:rsid w:val="06E60B2E"/>
    <w:rsid w:val="06E6DA86"/>
    <w:rsid w:val="0700C758"/>
    <w:rsid w:val="070E9D42"/>
    <w:rsid w:val="070EDC5C"/>
    <w:rsid w:val="071CA279"/>
    <w:rsid w:val="07209880"/>
    <w:rsid w:val="072667ED"/>
    <w:rsid w:val="072B731F"/>
    <w:rsid w:val="075D5B4D"/>
    <w:rsid w:val="075DF081"/>
    <w:rsid w:val="0762743A"/>
    <w:rsid w:val="0779C8DB"/>
    <w:rsid w:val="07A3BDDD"/>
    <w:rsid w:val="07ADAB87"/>
    <w:rsid w:val="07D5BDB7"/>
    <w:rsid w:val="07DB11B3"/>
    <w:rsid w:val="07EC6A1F"/>
    <w:rsid w:val="07F05943"/>
    <w:rsid w:val="07FCE518"/>
    <w:rsid w:val="080CAFCF"/>
    <w:rsid w:val="083440E7"/>
    <w:rsid w:val="0840A206"/>
    <w:rsid w:val="084A9004"/>
    <w:rsid w:val="084DDD24"/>
    <w:rsid w:val="0850140C"/>
    <w:rsid w:val="0864668B"/>
    <w:rsid w:val="0864DE33"/>
    <w:rsid w:val="0895A2F1"/>
    <w:rsid w:val="089C3C4B"/>
    <w:rsid w:val="089D5E18"/>
    <w:rsid w:val="089D87BE"/>
    <w:rsid w:val="089E7439"/>
    <w:rsid w:val="08BEFF12"/>
    <w:rsid w:val="08C7E89E"/>
    <w:rsid w:val="08CACEF9"/>
    <w:rsid w:val="090BDB9E"/>
    <w:rsid w:val="09309F39"/>
    <w:rsid w:val="093541DA"/>
    <w:rsid w:val="0979D598"/>
    <w:rsid w:val="09906391"/>
    <w:rsid w:val="09B020C0"/>
    <w:rsid w:val="09B09FDB"/>
    <w:rsid w:val="09B3D2B1"/>
    <w:rsid w:val="09B76414"/>
    <w:rsid w:val="09C5BE12"/>
    <w:rsid w:val="09D37D8D"/>
    <w:rsid w:val="09DCD53C"/>
    <w:rsid w:val="09F56621"/>
    <w:rsid w:val="09FC35F6"/>
    <w:rsid w:val="0A088413"/>
    <w:rsid w:val="0A1B4066"/>
    <w:rsid w:val="0A28636A"/>
    <w:rsid w:val="0A455CFC"/>
    <w:rsid w:val="0A67A792"/>
    <w:rsid w:val="0A68AA62"/>
    <w:rsid w:val="0A93F6FE"/>
    <w:rsid w:val="0A9B0377"/>
    <w:rsid w:val="0A9C6D13"/>
    <w:rsid w:val="0AAA16A9"/>
    <w:rsid w:val="0ACDA216"/>
    <w:rsid w:val="0AD81CF9"/>
    <w:rsid w:val="0AD85E8E"/>
    <w:rsid w:val="0AE5BAFC"/>
    <w:rsid w:val="0B031689"/>
    <w:rsid w:val="0B137148"/>
    <w:rsid w:val="0B1753D8"/>
    <w:rsid w:val="0B1DC7B3"/>
    <w:rsid w:val="0B26B942"/>
    <w:rsid w:val="0B2FA3D1"/>
    <w:rsid w:val="0B2FE74E"/>
    <w:rsid w:val="0B519CA1"/>
    <w:rsid w:val="0B79575D"/>
    <w:rsid w:val="0B87106B"/>
    <w:rsid w:val="0B8D796B"/>
    <w:rsid w:val="0BB2DFF8"/>
    <w:rsid w:val="0BB34E8A"/>
    <w:rsid w:val="0BB6F408"/>
    <w:rsid w:val="0BCD4370"/>
    <w:rsid w:val="0BDA9C64"/>
    <w:rsid w:val="0BE21039"/>
    <w:rsid w:val="0BF0E3C1"/>
    <w:rsid w:val="0BF158A4"/>
    <w:rsid w:val="0C02DA72"/>
    <w:rsid w:val="0C3DE70C"/>
    <w:rsid w:val="0C5DD7AA"/>
    <w:rsid w:val="0C7C45D6"/>
    <w:rsid w:val="0C88E5D4"/>
    <w:rsid w:val="0CA45F84"/>
    <w:rsid w:val="0CB98FA3"/>
    <w:rsid w:val="0CCBE27B"/>
    <w:rsid w:val="0CD7C201"/>
    <w:rsid w:val="0CE26AE5"/>
    <w:rsid w:val="0CE82C4F"/>
    <w:rsid w:val="0CF3C7D8"/>
    <w:rsid w:val="0D047F47"/>
    <w:rsid w:val="0D085780"/>
    <w:rsid w:val="0D1C170A"/>
    <w:rsid w:val="0D26BB3E"/>
    <w:rsid w:val="0D2DAD23"/>
    <w:rsid w:val="0D4E8773"/>
    <w:rsid w:val="0D625679"/>
    <w:rsid w:val="0DA91073"/>
    <w:rsid w:val="0DA977A8"/>
    <w:rsid w:val="0DB22DF6"/>
    <w:rsid w:val="0DB28BF1"/>
    <w:rsid w:val="0DB65255"/>
    <w:rsid w:val="0DC23F4F"/>
    <w:rsid w:val="0DC4C411"/>
    <w:rsid w:val="0DE77DBC"/>
    <w:rsid w:val="0E1435DE"/>
    <w:rsid w:val="0E20CC6B"/>
    <w:rsid w:val="0E2C388F"/>
    <w:rsid w:val="0E726475"/>
    <w:rsid w:val="0E7DFAD0"/>
    <w:rsid w:val="0E898700"/>
    <w:rsid w:val="0E8B50FB"/>
    <w:rsid w:val="0E92BB31"/>
    <w:rsid w:val="0E9E8EF4"/>
    <w:rsid w:val="0EA55C62"/>
    <w:rsid w:val="0EABD84E"/>
    <w:rsid w:val="0EB52BC1"/>
    <w:rsid w:val="0EB7102E"/>
    <w:rsid w:val="0EC76D8B"/>
    <w:rsid w:val="0EE31DB6"/>
    <w:rsid w:val="0EE8698F"/>
    <w:rsid w:val="0EF0F224"/>
    <w:rsid w:val="0EFC765A"/>
    <w:rsid w:val="0F143D32"/>
    <w:rsid w:val="0F3B480E"/>
    <w:rsid w:val="0F3E42AF"/>
    <w:rsid w:val="0F5657F8"/>
    <w:rsid w:val="0F59EE4E"/>
    <w:rsid w:val="0F649F7A"/>
    <w:rsid w:val="0F67F075"/>
    <w:rsid w:val="0FA93D11"/>
    <w:rsid w:val="0FB65DB1"/>
    <w:rsid w:val="0FC151FF"/>
    <w:rsid w:val="0FC95269"/>
    <w:rsid w:val="0FCC83C6"/>
    <w:rsid w:val="0FD34F0F"/>
    <w:rsid w:val="0FE17762"/>
    <w:rsid w:val="0FE97B99"/>
    <w:rsid w:val="0FF2B417"/>
    <w:rsid w:val="0FF9827D"/>
    <w:rsid w:val="10191BB9"/>
    <w:rsid w:val="1027623E"/>
    <w:rsid w:val="102E82FC"/>
    <w:rsid w:val="10350309"/>
    <w:rsid w:val="104BC40E"/>
    <w:rsid w:val="106A5941"/>
    <w:rsid w:val="10700067"/>
    <w:rsid w:val="1088B779"/>
    <w:rsid w:val="10A0AAC4"/>
    <w:rsid w:val="10D17A33"/>
    <w:rsid w:val="10DA6660"/>
    <w:rsid w:val="110F1385"/>
    <w:rsid w:val="1118DDDC"/>
    <w:rsid w:val="111D8EAD"/>
    <w:rsid w:val="1140461B"/>
    <w:rsid w:val="11495FC5"/>
    <w:rsid w:val="114AAE2B"/>
    <w:rsid w:val="115A01AA"/>
    <w:rsid w:val="115D8D95"/>
    <w:rsid w:val="115F72DE"/>
    <w:rsid w:val="11695946"/>
    <w:rsid w:val="1179E422"/>
    <w:rsid w:val="117E81A1"/>
    <w:rsid w:val="11818AF6"/>
    <w:rsid w:val="119C1170"/>
    <w:rsid w:val="11AD7A4B"/>
    <w:rsid w:val="11B25345"/>
    <w:rsid w:val="11CB5098"/>
    <w:rsid w:val="120FD0D7"/>
    <w:rsid w:val="122E5C00"/>
    <w:rsid w:val="12339AFB"/>
    <w:rsid w:val="123F6206"/>
    <w:rsid w:val="1241D048"/>
    <w:rsid w:val="12547492"/>
    <w:rsid w:val="1266938A"/>
    <w:rsid w:val="127E28DF"/>
    <w:rsid w:val="1299734B"/>
    <w:rsid w:val="129BF367"/>
    <w:rsid w:val="12BA5C66"/>
    <w:rsid w:val="12BC8F55"/>
    <w:rsid w:val="12CFCA83"/>
    <w:rsid w:val="12E074E3"/>
    <w:rsid w:val="12FA2C5C"/>
    <w:rsid w:val="131D5F74"/>
    <w:rsid w:val="1326ACAE"/>
    <w:rsid w:val="1356F6DD"/>
    <w:rsid w:val="135E2FE9"/>
    <w:rsid w:val="136B6657"/>
    <w:rsid w:val="136F54ED"/>
    <w:rsid w:val="138264F7"/>
    <w:rsid w:val="13893AB8"/>
    <w:rsid w:val="13A009E5"/>
    <w:rsid w:val="13B1639E"/>
    <w:rsid w:val="13B59F37"/>
    <w:rsid w:val="13F041B3"/>
    <w:rsid w:val="13F8FBE5"/>
    <w:rsid w:val="14329DA6"/>
    <w:rsid w:val="144DBFF8"/>
    <w:rsid w:val="145C2A2F"/>
    <w:rsid w:val="1473340B"/>
    <w:rsid w:val="147418F4"/>
    <w:rsid w:val="147CABD6"/>
    <w:rsid w:val="14B778DA"/>
    <w:rsid w:val="14C3A17E"/>
    <w:rsid w:val="14D63AF4"/>
    <w:rsid w:val="15265C8B"/>
    <w:rsid w:val="1527352D"/>
    <w:rsid w:val="152C9CE2"/>
    <w:rsid w:val="152CDAFE"/>
    <w:rsid w:val="154E942A"/>
    <w:rsid w:val="158506FD"/>
    <w:rsid w:val="158D209D"/>
    <w:rsid w:val="15AC99F2"/>
    <w:rsid w:val="15D79CA9"/>
    <w:rsid w:val="15EFB21C"/>
    <w:rsid w:val="16005C95"/>
    <w:rsid w:val="160109F4"/>
    <w:rsid w:val="163F2879"/>
    <w:rsid w:val="16AD4A8A"/>
    <w:rsid w:val="16B836C2"/>
    <w:rsid w:val="16C50412"/>
    <w:rsid w:val="16D067D3"/>
    <w:rsid w:val="170EB031"/>
    <w:rsid w:val="1715B802"/>
    <w:rsid w:val="1738B7F6"/>
    <w:rsid w:val="177245CE"/>
    <w:rsid w:val="17882F15"/>
    <w:rsid w:val="178BDB27"/>
    <w:rsid w:val="1791210D"/>
    <w:rsid w:val="17999393"/>
    <w:rsid w:val="179F410D"/>
    <w:rsid w:val="17B0A425"/>
    <w:rsid w:val="17B94268"/>
    <w:rsid w:val="17C99728"/>
    <w:rsid w:val="17DC0F84"/>
    <w:rsid w:val="17DD5508"/>
    <w:rsid w:val="17F59AD2"/>
    <w:rsid w:val="17FE0C7B"/>
    <w:rsid w:val="18091192"/>
    <w:rsid w:val="1810002C"/>
    <w:rsid w:val="181EFC83"/>
    <w:rsid w:val="185FB96E"/>
    <w:rsid w:val="18798CA1"/>
    <w:rsid w:val="187B8CDB"/>
    <w:rsid w:val="18A0C600"/>
    <w:rsid w:val="18A16D1F"/>
    <w:rsid w:val="18AE7AD9"/>
    <w:rsid w:val="18BAD8B7"/>
    <w:rsid w:val="18DC66BD"/>
    <w:rsid w:val="18E07A33"/>
    <w:rsid w:val="18E3A897"/>
    <w:rsid w:val="18ED9B4A"/>
    <w:rsid w:val="18FE44B5"/>
    <w:rsid w:val="18FE8793"/>
    <w:rsid w:val="190788C6"/>
    <w:rsid w:val="190921A2"/>
    <w:rsid w:val="1916366F"/>
    <w:rsid w:val="19243FAA"/>
    <w:rsid w:val="1929C80F"/>
    <w:rsid w:val="192F5396"/>
    <w:rsid w:val="1931EAFF"/>
    <w:rsid w:val="1934C15B"/>
    <w:rsid w:val="194BEB48"/>
    <w:rsid w:val="194E71B7"/>
    <w:rsid w:val="196977A8"/>
    <w:rsid w:val="196C46A9"/>
    <w:rsid w:val="197B1AE0"/>
    <w:rsid w:val="1998AAF4"/>
    <w:rsid w:val="199A74F3"/>
    <w:rsid w:val="19A0993D"/>
    <w:rsid w:val="19AF9690"/>
    <w:rsid w:val="19D2A7D3"/>
    <w:rsid w:val="19DB789A"/>
    <w:rsid w:val="19DF5337"/>
    <w:rsid w:val="19E82C7D"/>
    <w:rsid w:val="19F291AE"/>
    <w:rsid w:val="19FB7DA8"/>
    <w:rsid w:val="1A026003"/>
    <w:rsid w:val="1A041535"/>
    <w:rsid w:val="1A05061B"/>
    <w:rsid w:val="1A1B4D8B"/>
    <w:rsid w:val="1A1F8363"/>
    <w:rsid w:val="1A2F30CE"/>
    <w:rsid w:val="1A7953C5"/>
    <w:rsid w:val="1AA7F7F6"/>
    <w:rsid w:val="1AD92AE9"/>
    <w:rsid w:val="1ADBD60C"/>
    <w:rsid w:val="1AE15642"/>
    <w:rsid w:val="1AF3FBAA"/>
    <w:rsid w:val="1B0B97D4"/>
    <w:rsid w:val="1B0FCCC0"/>
    <w:rsid w:val="1B1F36C6"/>
    <w:rsid w:val="1B519E45"/>
    <w:rsid w:val="1B592C2C"/>
    <w:rsid w:val="1B74A571"/>
    <w:rsid w:val="1B7AA76C"/>
    <w:rsid w:val="1B7BFA1C"/>
    <w:rsid w:val="1B96AB2A"/>
    <w:rsid w:val="1B97F518"/>
    <w:rsid w:val="1B9FCC20"/>
    <w:rsid w:val="1BB3B89C"/>
    <w:rsid w:val="1BC195FA"/>
    <w:rsid w:val="1BC95929"/>
    <w:rsid w:val="1BD6EDE6"/>
    <w:rsid w:val="1BE864F0"/>
    <w:rsid w:val="1C0C17D3"/>
    <w:rsid w:val="1C0EC49E"/>
    <w:rsid w:val="1C100894"/>
    <w:rsid w:val="1C2290A7"/>
    <w:rsid w:val="1C22F785"/>
    <w:rsid w:val="1C2CF40E"/>
    <w:rsid w:val="1C4FC5CD"/>
    <w:rsid w:val="1C6E921F"/>
    <w:rsid w:val="1C71E5FE"/>
    <w:rsid w:val="1C78A9E7"/>
    <w:rsid w:val="1C78FECD"/>
    <w:rsid w:val="1C7E7EC3"/>
    <w:rsid w:val="1C87AC4C"/>
    <w:rsid w:val="1C9F70E6"/>
    <w:rsid w:val="1CA1E775"/>
    <w:rsid w:val="1CAE660A"/>
    <w:rsid w:val="1CB14FC4"/>
    <w:rsid w:val="1CC2D889"/>
    <w:rsid w:val="1CC694E9"/>
    <w:rsid w:val="1CEAD698"/>
    <w:rsid w:val="1D0EB224"/>
    <w:rsid w:val="1D14029F"/>
    <w:rsid w:val="1D34116D"/>
    <w:rsid w:val="1D387372"/>
    <w:rsid w:val="1D5CEE86"/>
    <w:rsid w:val="1D600C7F"/>
    <w:rsid w:val="1D689620"/>
    <w:rsid w:val="1D83AEEB"/>
    <w:rsid w:val="1D8C79D7"/>
    <w:rsid w:val="1D8E84B6"/>
    <w:rsid w:val="1DA24345"/>
    <w:rsid w:val="1DABB96E"/>
    <w:rsid w:val="1DAEDAFE"/>
    <w:rsid w:val="1E364919"/>
    <w:rsid w:val="1E53404D"/>
    <w:rsid w:val="1E5F7888"/>
    <w:rsid w:val="1E6C4CF8"/>
    <w:rsid w:val="1EB62C26"/>
    <w:rsid w:val="1EE3D954"/>
    <w:rsid w:val="1EEB0F89"/>
    <w:rsid w:val="1EF7B8E2"/>
    <w:rsid w:val="1F17A6A5"/>
    <w:rsid w:val="1F3F2125"/>
    <w:rsid w:val="1F477291"/>
    <w:rsid w:val="1F6340A4"/>
    <w:rsid w:val="1F6AF591"/>
    <w:rsid w:val="1F8AD124"/>
    <w:rsid w:val="1F8D4C89"/>
    <w:rsid w:val="1F930916"/>
    <w:rsid w:val="1F939137"/>
    <w:rsid w:val="1FA07A6E"/>
    <w:rsid w:val="1FAB7490"/>
    <w:rsid w:val="1FABA0E8"/>
    <w:rsid w:val="1FB8D2B8"/>
    <w:rsid w:val="1FBDF65A"/>
    <w:rsid w:val="1FC3726E"/>
    <w:rsid w:val="1FC4FF6C"/>
    <w:rsid w:val="1FE417A3"/>
    <w:rsid w:val="1FEFCF45"/>
    <w:rsid w:val="1FF61949"/>
    <w:rsid w:val="2002D077"/>
    <w:rsid w:val="2005C3AE"/>
    <w:rsid w:val="2015C98F"/>
    <w:rsid w:val="201DE59D"/>
    <w:rsid w:val="2021B414"/>
    <w:rsid w:val="20252BF4"/>
    <w:rsid w:val="202CF169"/>
    <w:rsid w:val="2041C894"/>
    <w:rsid w:val="20754CEF"/>
    <w:rsid w:val="20B85965"/>
    <w:rsid w:val="20CF7FE3"/>
    <w:rsid w:val="20D37309"/>
    <w:rsid w:val="210F051B"/>
    <w:rsid w:val="21395D91"/>
    <w:rsid w:val="214EAE59"/>
    <w:rsid w:val="2165A219"/>
    <w:rsid w:val="216F837A"/>
    <w:rsid w:val="217712EB"/>
    <w:rsid w:val="21AC6E6F"/>
    <w:rsid w:val="21D593CC"/>
    <w:rsid w:val="21E762C4"/>
    <w:rsid w:val="21F05EF3"/>
    <w:rsid w:val="221F12E7"/>
    <w:rsid w:val="22335CC0"/>
    <w:rsid w:val="223C511C"/>
    <w:rsid w:val="223F9AB5"/>
    <w:rsid w:val="225A8479"/>
    <w:rsid w:val="225DA09C"/>
    <w:rsid w:val="225FE6A9"/>
    <w:rsid w:val="2279B505"/>
    <w:rsid w:val="2293EA66"/>
    <w:rsid w:val="2293EB2E"/>
    <w:rsid w:val="2295FD48"/>
    <w:rsid w:val="22AB4857"/>
    <w:rsid w:val="22B83847"/>
    <w:rsid w:val="22D000A2"/>
    <w:rsid w:val="22D874DE"/>
    <w:rsid w:val="22DECC05"/>
    <w:rsid w:val="22FBA822"/>
    <w:rsid w:val="22FD33AB"/>
    <w:rsid w:val="230BD17E"/>
    <w:rsid w:val="2319350F"/>
    <w:rsid w:val="232BF48F"/>
    <w:rsid w:val="2331523F"/>
    <w:rsid w:val="2345E087"/>
    <w:rsid w:val="23497F55"/>
    <w:rsid w:val="2352C63C"/>
    <w:rsid w:val="23589C6F"/>
    <w:rsid w:val="23680F1F"/>
    <w:rsid w:val="2398E12F"/>
    <w:rsid w:val="23AF11A9"/>
    <w:rsid w:val="23B663AE"/>
    <w:rsid w:val="23C0D22B"/>
    <w:rsid w:val="23C3BD12"/>
    <w:rsid w:val="23CC7E9F"/>
    <w:rsid w:val="23D38158"/>
    <w:rsid w:val="23DCBA5A"/>
    <w:rsid w:val="23E77E02"/>
    <w:rsid w:val="240197CD"/>
    <w:rsid w:val="24035D53"/>
    <w:rsid w:val="24147C46"/>
    <w:rsid w:val="24148150"/>
    <w:rsid w:val="2417CBD6"/>
    <w:rsid w:val="241A6B22"/>
    <w:rsid w:val="2428BA51"/>
    <w:rsid w:val="24327F52"/>
    <w:rsid w:val="24467EC8"/>
    <w:rsid w:val="245908F9"/>
    <w:rsid w:val="245D0F44"/>
    <w:rsid w:val="246947C8"/>
    <w:rsid w:val="2499B316"/>
    <w:rsid w:val="24ABF6EB"/>
    <w:rsid w:val="24AD1C6D"/>
    <w:rsid w:val="24B38F05"/>
    <w:rsid w:val="24B79CCC"/>
    <w:rsid w:val="24B7B3FE"/>
    <w:rsid w:val="24BD5397"/>
    <w:rsid w:val="24C5599B"/>
    <w:rsid w:val="24EB15D7"/>
    <w:rsid w:val="2516B3D7"/>
    <w:rsid w:val="251E6618"/>
    <w:rsid w:val="252C8A3D"/>
    <w:rsid w:val="252E0A18"/>
    <w:rsid w:val="2543E7BE"/>
    <w:rsid w:val="254C1626"/>
    <w:rsid w:val="254C2752"/>
    <w:rsid w:val="256DC87B"/>
    <w:rsid w:val="256E0234"/>
    <w:rsid w:val="257A70F0"/>
    <w:rsid w:val="257B845A"/>
    <w:rsid w:val="258C540F"/>
    <w:rsid w:val="258D6A58"/>
    <w:rsid w:val="259276B4"/>
    <w:rsid w:val="25B468A0"/>
    <w:rsid w:val="25DD8270"/>
    <w:rsid w:val="25E8E89D"/>
    <w:rsid w:val="25F065B2"/>
    <w:rsid w:val="25FFE4C1"/>
    <w:rsid w:val="26021DD7"/>
    <w:rsid w:val="2667F5B9"/>
    <w:rsid w:val="26876AF5"/>
    <w:rsid w:val="268CC166"/>
    <w:rsid w:val="26A16B2B"/>
    <w:rsid w:val="26ABA1C9"/>
    <w:rsid w:val="26C59F62"/>
    <w:rsid w:val="26FDAC21"/>
    <w:rsid w:val="2724095C"/>
    <w:rsid w:val="272879C3"/>
    <w:rsid w:val="272EC243"/>
    <w:rsid w:val="27371DB6"/>
    <w:rsid w:val="273FCD46"/>
    <w:rsid w:val="27495B91"/>
    <w:rsid w:val="275D35D4"/>
    <w:rsid w:val="276770FE"/>
    <w:rsid w:val="27679380"/>
    <w:rsid w:val="2767E826"/>
    <w:rsid w:val="2770B86F"/>
    <w:rsid w:val="279141DB"/>
    <w:rsid w:val="27ADDD0C"/>
    <w:rsid w:val="27C11B8E"/>
    <w:rsid w:val="27D6CBA1"/>
    <w:rsid w:val="27E4E0EE"/>
    <w:rsid w:val="27ECA308"/>
    <w:rsid w:val="27EDBDA8"/>
    <w:rsid w:val="27F934D2"/>
    <w:rsid w:val="27FB752A"/>
    <w:rsid w:val="2818C659"/>
    <w:rsid w:val="281EB97F"/>
    <w:rsid w:val="284993D4"/>
    <w:rsid w:val="285B4266"/>
    <w:rsid w:val="2871F245"/>
    <w:rsid w:val="2876E342"/>
    <w:rsid w:val="28824063"/>
    <w:rsid w:val="28B151B8"/>
    <w:rsid w:val="28B5E502"/>
    <w:rsid w:val="28CF0603"/>
    <w:rsid w:val="28FEDC51"/>
    <w:rsid w:val="2917DF3D"/>
    <w:rsid w:val="29262906"/>
    <w:rsid w:val="293B7B7A"/>
    <w:rsid w:val="295FA0A8"/>
    <w:rsid w:val="29702687"/>
    <w:rsid w:val="29779840"/>
    <w:rsid w:val="297E4D3E"/>
    <w:rsid w:val="29804FE1"/>
    <w:rsid w:val="29868816"/>
    <w:rsid w:val="29942F70"/>
    <w:rsid w:val="29B3C6B7"/>
    <w:rsid w:val="29C747FE"/>
    <w:rsid w:val="29D1EA6F"/>
    <w:rsid w:val="29D61549"/>
    <w:rsid w:val="29ED2732"/>
    <w:rsid w:val="29F34BE4"/>
    <w:rsid w:val="2A138153"/>
    <w:rsid w:val="2A15BD19"/>
    <w:rsid w:val="2A1D7E49"/>
    <w:rsid w:val="2A2484CB"/>
    <w:rsid w:val="2A4935C0"/>
    <w:rsid w:val="2A515B24"/>
    <w:rsid w:val="2A61286F"/>
    <w:rsid w:val="2A6B9423"/>
    <w:rsid w:val="2A9DEEE7"/>
    <w:rsid w:val="2AB4F721"/>
    <w:rsid w:val="2AD51B82"/>
    <w:rsid w:val="2AECA4CC"/>
    <w:rsid w:val="2B27178B"/>
    <w:rsid w:val="2B27B601"/>
    <w:rsid w:val="2B2B1C0F"/>
    <w:rsid w:val="2B2CE741"/>
    <w:rsid w:val="2B309852"/>
    <w:rsid w:val="2B51B1B2"/>
    <w:rsid w:val="2B72F725"/>
    <w:rsid w:val="2B8BBC9A"/>
    <w:rsid w:val="2B9706CE"/>
    <w:rsid w:val="2BAB7D9C"/>
    <w:rsid w:val="2BD84A8E"/>
    <w:rsid w:val="2BDD6197"/>
    <w:rsid w:val="2BEB5038"/>
    <w:rsid w:val="2C01ADE1"/>
    <w:rsid w:val="2C020DC5"/>
    <w:rsid w:val="2C1DBDEA"/>
    <w:rsid w:val="2C2721E9"/>
    <w:rsid w:val="2C3CA85D"/>
    <w:rsid w:val="2C51906B"/>
    <w:rsid w:val="2C5E2E6F"/>
    <w:rsid w:val="2C71A6DD"/>
    <w:rsid w:val="2C9960FC"/>
    <w:rsid w:val="2C9FCFD1"/>
    <w:rsid w:val="2CB147A2"/>
    <w:rsid w:val="2CB19B6D"/>
    <w:rsid w:val="2CC42C36"/>
    <w:rsid w:val="2CC812CA"/>
    <w:rsid w:val="2CE33025"/>
    <w:rsid w:val="2CF9E011"/>
    <w:rsid w:val="2D0F8AF8"/>
    <w:rsid w:val="2D3DC22E"/>
    <w:rsid w:val="2D5D5C40"/>
    <w:rsid w:val="2D67C846"/>
    <w:rsid w:val="2DAC547D"/>
    <w:rsid w:val="2DD34512"/>
    <w:rsid w:val="2DD62FEA"/>
    <w:rsid w:val="2DFD2FA6"/>
    <w:rsid w:val="2E0A6363"/>
    <w:rsid w:val="2E0E2424"/>
    <w:rsid w:val="2E261AB0"/>
    <w:rsid w:val="2E3015C5"/>
    <w:rsid w:val="2E37AEDB"/>
    <w:rsid w:val="2E37E841"/>
    <w:rsid w:val="2E3A414E"/>
    <w:rsid w:val="2E3AF4E6"/>
    <w:rsid w:val="2E4885E9"/>
    <w:rsid w:val="2E6959FF"/>
    <w:rsid w:val="2E7A9E5F"/>
    <w:rsid w:val="2E84629E"/>
    <w:rsid w:val="2E847515"/>
    <w:rsid w:val="2E9DD193"/>
    <w:rsid w:val="2EB5E938"/>
    <w:rsid w:val="2EB829FB"/>
    <w:rsid w:val="2EBDA456"/>
    <w:rsid w:val="2EC4C97A"/>
    <w:rsid w:val="2ECA8AB5"/>
    <w:rsid w:val="2ECF92B8"/>
    <w:rsid w:val="2ECFA6C3"/>
    <w:rsid w:val="2ED4267D"/>
    <w:rsid w:val="2F151C5E"/>
    <w:rsid w:val="2F33367E"/>
    <w:rsid w:val="2F422812"/>
    <w:rsid w:val="2F4676A5"/>
    <w:rsid w:val="2F732EC5"/>
    <w:rsid w:val="2F7699AD"/>
    <w:rsid w:val="2F8C41BD"/>
    <w:rsid w:val="2F9A6DEF"/>
    <w:rsid w:val="2FA3F78C"/>
    <w:rsid w:val="2FC39FF3"/>
    <w:rsid w:val="2FCAA70B"/>
    <w:rsid w:val="2FF188D6"/>
    <w:rsid w:val="301308C9"/>
    <w:rsid w:val="30137F95"/>
    <w:rsid w:val="301975BA"/>
    <w:rsid w:val="301B9B06"/>
    <w:rsid w:val="30227A2D"/>
    <w:rsid w:val="30289816"/>
    <w:rsid w:val="30553FE9"/>
    <w:rsid w:val="305C58D3"/>
    <w:rsid w:val="3073030E"/>
    <w:rsid w:val="309D7EA1"/>
    <w:rsid w:val="30B4E752"/>
    <w:rsid w:val="30D0884D"/>
    <w:rsid w:val="30DECF15"/>
    <w:rsid w:val="3107FE2A"/>
    <w:rsid w:val="314AA5C7"/>
    <w:rsid w:val="31518AA5"/>
    <w:rsid w:val="3168F843"/>
    <w:rsid w:val="31844398"/>
    <w:rsid w:val="31A53BDC"/>
    <w:rsid w:val="31AE6546"/>
    <w:rsid w:val="31B16E70"/>
    <w:rsid w:val="31BD6577"/>
    <w:rsid w:val="31E27655"/>
    <w:rsid w:val="32105B9D"/>
    <w:rsid w:val="322B9130"/>
    <w:rsid w:val="3261360E"/>
    <w:rsid w:val="327AAF26"/>
    <w:rsid w:val="3280FD26"/>
    <w:rsid w:val="32875A85"/>
    <w:rsid w:val="328EE66C"/>
    <w:rsid w:val="32998ED1"/>
    <w:rsid w:val="32C9876C"/>
    <w:rsid w:val="32D481BD"/>
    <w:rsid w:val="32DEAFA2"/>
    <w:rsid w:val="32E4C7DC"/>
    <w:rsid w:val="32EDD518"/>
    <w:rsid w:val="32F7823A"/>
    <w:rsid w:val="330BFCC8"/>
    <w:rsid w:val="3318F832"/>
    <w:rsid w:val="331C879E"/>
    <w:rsid w:val="331FBCA4"/>
    <w:rsid w:val="33219D7C"/>
    <w:rsid w:val="334379B2"/>
    <w:rsid w:val="336EACC8"/>
    <w:rsid w:val="3372DB27"/>
    <w:rsid w:val="3386D5D5"/>
    <w:rsid w:val="338D6CC2"/>
    <w:rsid w:val="33986FE0"/>
    <w:rsid w:val="339CBC3F"/>
    <w:rsid w:val="33A535E6"/>
    <w:rsid w:val="33AD80F9"/>
    <w:rsid w:val="33C6F17C"/>
    <w:rsid w:val="33D678A7"/>
    <w:rsid w:val="33DDE2BD"/>
    <w:rsid w:val="33DDEE32"/>
    <w:rsid w:val="34069028"/>
    <w:rsid w:val="3409B90A"/>
    <w:rsid w:val="341A0B9F"/>
    <w:rsid w:val="34260F20"/>
    <w:rsid w:val="342F08D5"/>
    <w:rsid w:val="3451874D"/>
    <w:rsid w:val="3454E784"/>
    <w:rsid w:val="34633FB0"/>
    <w:rsid w:val="347438D5"/>
    <w:rsid w:val="34808B0E"/>
    <w:rsid w:val="348C6720"/>
    <w:rsid w:val="34B2CAC9"/>
    <w:rsid w:val="34CD1F06"/>
    <w:rsid w:val="34ED8E2F"/>
    <w:rsid w:val="34FD1590"/>
    <w:rsid w:val="35051186"/>
    <w:rsid w:val="350F31F0"/>
    <w:rsid w:val="3518E646"/>
    <w:rsid w:val="351AC2FB"/>
    <w:rsid w:val="3531DCCE"/>
    <w:rsid w:val="3536C45B"/>
    <w:rsid w:val="3536F79F"/>
    <w:rsid w:val="35484346"/>
    <w:rsid w:val="355459C5"/>
    <w:rsid w:val="355E9308"/>
    <w:rsid w:val="35636265"/>
    <w:rsid w:val="3564D5A7"/>
    <w:rsid w:val="358BCCA5"/>
    <w:rsid w:val="358CE284"/>
    <w:rsid w:val="35BB2224"/>
    <w:rsid w:val="35C91F36"/>
    <w:rsid w:val="35D70D08"/>
    <w:rsid w:val="35F3E3B1"/>
    <w:rsid w:val="35F45C5A"/>
    <w:rsid w:val="35F8E03D"/>
    <w:rsid w:val="36055E45"/>
    <w:rsid w:val="360567B9"/>
    <w:rsid w:val="360E2F4B"/>
    <w:rsid w:val="363FD6AC"/>
    <w:rsid w:val="3647F8DF"/>
    <w:rsid w:val="3662DE6F"/>
    <w:rsid w:val="36646891"/>
    <w:rsid w:val="36809F3F"/>
    <w:rsid w:val="36A1C3BE"/>
    <w:rsid w:val="36AF703D"/>
    <w:rsid w:val="36B6041E"/>
    <w:rsid w:val="36C3D800"/>
    <w:rsid w:val="36C78A79"/>
    <w:rsid w:val="36C893D0"/>
    <w:rsid w:val="36CA02C8"/>
    <w:rsid w:val="36E70D53"/>
    <w:rsid w:val="3711D7B6"/>
    <w:rsid w:val="371C6FE0"/>
    <w:rsid w:val="371EC12E"/>
    <w:rsid w:val="3723416C"/>
    <w:rsid w:val="3723911B"/>
    <w:rsid w:val="372688C3"/>
    <w:rsid w:val="37357BB0"/>
    <w:rsid w:val="37372A0A"/>
    <w:rsid w:val="3737AB68"/>
    <w:rsid w:val="3742FE43"/>
    <w:rsid w:val="374ACD08"/>
    <w:rsid w:val="3761436B"/>
    <w:rsid w:val="37747E7C"/>
    <w:rsid w:val="378C4277"/>
    <w:rsid w:val="378CDEC3"/>
    <w:rsid w:val="37942658"/>
    <w:rsid w:val="379F0015"/>
    <w:rsid w:val="37A4BB16"/>
    <w:rsid w:val="37C3DE72"/>
    <w:rsid w:val="383134C4"/>
    <w:rsid w:val="38355E12"/>
    <w:rsid w:val="38454777"/>
    <w:rsid w:val="3850E7FB"/>
    <w:rsid w:val="38539F1D"/>
    <w:rsid w:val="3879EB07"/>
    <w:rsid w:val="3889D203"/>
    <w:rsid w:val="38921339"/>
    <w:rsid w:val="38979371"/>
    <w:rsid w:val="3897A657"/>
    <w:rsid w:val="38BD14A1"/>
    <w:rsid w:val="38D1EE4B"/>
    <w:rsid w:val="38DC39CF"/>
    <w:rsid w:val="38E3A6BD"/>
    <w:rsid w:val="38F0E71E"/>
    <w:rsid w:val="38FA34CB"/>
    <w:rsid w:val="39134C2C"/>
    <w:rsid w:val="3915C157"/>
    <w:rsid w:val="3915C6C8"/>
    <w:rsid w:val="391BC8FE"/>
    <w:rsid w:val="39461D1F"/>
    <w:rsid w:val="394C4E92"/>
    <w:rsid w:val="394F48A6"/>
    <w:rsid w:val="39716821"/>
    <w:rsid w:val="397A3561"/>
    <w:rsid w:val="397A9CB7"/>
    <w:rsid w:val="3980CFA9"/>
    <w:rsid w:val="398BEA3B"/>
    <w:rsid w:val="398D4BFC"/>
    <w:rsid w:val="399612A6"/>
    <w:rsid w:val="39B6EAFC"/>
    <w:rsid w:val="39C7DBAE"/>
    <w:rsid w:val="39DEC52F"/>
    <w:rsid w:val="39DFD10E"/>
    <w:rsid w:val="39E90C10"/>
    <w:rsid w:val="3A19250F"/>
    <w:rsid w:val="3A604D72"/>
    <w:rsid w:val="3A60E745"/>
    <w:rsid w:val="3A68E1DD"/>
    <w:rsid w:val="3A965D20"/>
    <w:rsid w:val="3A9F2451"/>
    <w:rsid w:val="3AA33B8E"/>
    <w:rsid w:val="3AB2D241"/>
    <w:rsid w:val="3AD821FA"/>
    <w:rsid w:val="3B17A8AD"/>
    <w:rsid w:val="3B196FAF"/>
    <w:rsid w:val="3B270B83"/>
    <w:rsid w:val="3B2AF994"/>
    <w:rsid w:val="3B304FE6"/>
    <w:rsid w:val="3B426065"/>
    <w:rsid w:val="3B4A79EF"/>
    <w:rsid w:val="3B68F870"/>
    <w:rsid w:val="3B730C57"/>
    <w:rsid w:val="3B7B48D2"/>
    <w:rsid w:val="3B88E45D"/>
    <w:rsid w:val="3B8C1E27"/>
    <w:rsid w:val="3B8EE72F"/>
    <w:rsid w:val="3B9007B4"/>
    <w:rsid w:val="3BAED755"/>
    <w:rsid w:val="3BB03C21"/>
    <w:rsid w:val="3BC376C3"/>
    <w:rsid w:val="3BC8C45D"/>
    <w:rsid w:val="3BD06C3B"/>
    <w:rsid w:val="3BF3DA84"/>
    <w:rsid w:val="3BFAA468"/>
    <w:rsid w:val="3C04DF3C"/>
    <w:rsid w:val="3C255E48"/>
    <w:rsid w:val="3C2B5143"/>
    <w:rsid w:val="3C4D550A"/>
    <w:rsid w:val="3C628C4C"/>
    <w:rsid w:val="3C813C4E"/>
    <w:rsid w:val="3C878041"/>
    <w:rsid w:val="3C90F588"/>
    <w:rsid w:val="3CA216C2"/>
    <w:rsid w:val="3CB265CE"/>
    <w:rsid w:val="3CBD4E14"/>
    <w:rsid w:val="3CE14DA6"/>
    <w:rsid w:val="3CE2E559"/>
    <w:rsid w:val="3CE30EF5"/>
    <w:rsid w:val="3D06F1F8"/>
    <w:rsid w:val="3D1B3CD6"/>
    <w:rsid w:val="3D237085"/>
    <w:rsid w:val="3D2F2A9A"/>
    <w:rsid w:val="3D4BE3B5"/>
    <w:rsid w:val="3D645308"/>
    <w:rsid w:val="3D8603F8"/>
    <w:rsid w:val="3D86B5B8"/>
    <w:rsid w:val="3D8DBE7D"/>
    <w:rsid w:val="3D945AF1"/>
    <w:rsid w:val="3DB597D8"/>
    <w:rsid w:val="3DB8C352"/>
    <w:rsid w:val="3DBE3B0E"/>
    <w:rsid w:val="3DC41C3E"/>
    <w:rsid w:val="3DCDB1DB"/>
    <w:rsid w:val="3DD51CD8"/>
    <w:rsid w:val="3DDC7ED9"/>
    <w:rsid w:val="3E13030B"/>
    <w:rsid w:val="3E15D832"/>
    <w:rsid w:val="3E32D736"/>
    <w:rsid w:val="3E47FD51"/>
    <w:rsid w:val="3E5986E4"/>
    <w:rsid w:val="3E5C51A5"/>
    <w:rsid w:val="3E602115"/>
    <w:rsid w:val="3E60E014"/>
    <w:rsid w:val="3E61DEED"/>
    <w:rsid w:val="3E63DE6F"/>
    <w:rsid w:val="3E727558"/>
    <w:rsid w:val="3E809C82"/>
    <w:rsid w:val="3E9E1D13"/>
    <w:rsid w:val="3ECE0A6C"/>
    <w:rsid w:val="3ECFED7A"/>
    <w:rsid w:val="3ED722B8"/>
    <w:rsid w:val="3EFAC850"/>
    <w:rsid w:val="3F05D00F"/>
    <w:rsid w:val="3F0A7958"/>
    <w:rsid w:val="3F1B3086"/>
    <w:rsid w:val="3F1FCD70"/>
    <w:rsid w:val="3F308BEC"/>
    <w:rsid w:val="3F463525"/>
    <w:rsid w:val="3F4979C1"/>
    <w:rsid w:val="3F5776A1"/>
    <w:rsid w:val="3F6382E4"/>
    <w:rsid w:val="3F82B53C"/>
    <w:rsid w:val="3F87F750"/>
    <w:rsid w:val="3FA44045"/>
    <w:rsid w:val="3FC132EB"/>
    <w:rsid w:val="4026D691"/>
    <w:rsid w:val="4038AB9A"/>
    <w:rsid w:val="404734AC"/>
    <w:rsid w:val="404DB1E6"/>
    <w:rsid w:val="4070AC05"/>
    <w:rsid w:val="408A15EA"/>
    <w:rsid w:val="4093F308"/>
    <w:rsid w:val="4099FA91"/>
    <w:rsid w:val="409E0149"/>
    <w:rsid w:val="40B6FF33"/>
    <w:rsid w:val="40E38C51"/>
    <w:rsid w:val="40E86D60"/>
    <w:rsid w:val="40F81BF8"/>
    <w:rsid w:val="4104BB25"/>
    <w:rsid w:val="41059145"/>
    <w:rsid w:val="411725EB"/>
    <w:rsid w:val="411D1FAF"/>
    <w:rsid w:val="411DF873"/>
    <w:rsid w:val="413D6F6B"/>
    <w:rsid w:val="41543949"/>
    <w:rsid w:val="4154CBF1"/>
    <w:rsid w:val="4167324E"/>
    <w:rsid w:val="416CD148"/>
    <w:rsid w:val="419B0E01"/>
    <w:rsid w:val="41A93531"/>
    <w:rsid w:val="41AE415C"/>
    <w:rsid w:val="41B67FFF"/>
    <w:rsid w:val="41B7A1B6"/>
    <w:rsid w:val="41B98E34"/>
    <w:rsid w:val="41F4586D"/>
    <w:rsid w:val="41F48682"/>
    <w:rsid w:val="420B47CA"/>
    <w:rsid w:val="420EF00F"/>
    <w:rsid w:val="42118E16"/>
    <w:rsid w:val="4218B301"/>
    <w:rsid w:val="4222175F"/>
    <w:rsid w:val="422EDEBF"/>
    <w:rsid w:val="42332485"/>
    <w:rsid w:val="423C36C0"/>
    <w:rsid w:val="426DD829"/>
    <w:rsid w:val="4274B8BE"/>
    <w:rsid w:val="428A1130"/>
    <w:rsid w:val="42B1C808"/>
    <w:rsid w:val="42B6FC57"/>
    <w:rsid w:val="42D33869"/>
    <w:rsid w:val="42DBF7BB"/>
    <w:rsid w:val="42E93BFA"/>
    <w:rsid w:val="42E9F6CB"/>
    <w:rsid w:val="42F39598"/>
    <w:rsid w:val="43082245"/>
    <w:rsid w:val="431790AE"/>
    <w:rsid w:val="4320A6B7"/>
    <w:rsid w:val="43362303"/>
    <w:rsid w:val="43434052"/>
    <w:rsid w:val="43450700"/>
    <w:rsid w:val="43471728"/>
    <w:rsid w:val="435B52AF"/>
    <w:rsid w:val="4363B856"/>
    <w:rsid w:val="437C17A3"/>
    <w:rsid w:val="439AFEF4"/>
    <w:rsid w:val="43BDE453"/>
    <w:rsid w:val="43BE37B9"/>
    <w:rsid w:val="43E4FCEA"/>
    <w:rsid w:val="43EB5B15"/>
    <w:rsid w:val="43F5BDF0"/>
    <w:rsid w:val="43F5FAA3"/>
    <w:rsid w:val="44276556"/>
    <w:rsid w:val="4428586A"/>
    <w:rsid w:val="44367B24"/>
    <w:rsid w:val="4455D2C0"/>
    <w:rsid w:val="44626C64"/>
    <w:rsid w:val="44723F03"/>
    <w:rsid w:val="447A762D"/>
    <w:rsid w:val="447B8CE2"/>
    <w:rsid w:val="447F4B99"/>
    <w:rsid w:val="44886461"/>
    <w:rsid w:val="44ABA819"/>
    <w:rsid w:val="44B3F547"/>
    <w:rsid w:val="44DAF358"/>
    <w:rsid w:val="44E4594B"/>
    <w:rsid w:val="44E9718F"/>
    <w:rsid w:val="44F51453"/>
    <w:rsid w:val="44FE356A"/>
    <w:rsid w:val="45026D3A"/>
    <w:rsid w:val="4508C4CB"/>
    <w:rsid w:val="45322CF4"/>
    <w:rsid w:val="4557DF6A"/>
    <w:rsid w:val="4575D9A8"/>
    <w:rsid w:val="45779EA8"/>
    <w:rsid w:val="459FA6DD"/>
    <w:rsid w:val="45A0708A"/>
    <w:rsid w:val="45DD35EF"/>
    <w:rsid w:val="45EDFC7E"/>
    <w:rsid w:val="4628DC69"/>
    <w:rsid w:val="462E5264"/>
    <w:rsid w:val="46415BB6"/>
    <w:rsid w:val="467181E2"/>
    <w:rsid w:val="4676E6F5"/>
    <w:rsid w:val="4683700B"/>
    <w:rsid w:val="468D6943"/>
    <w:rsid w:val="46914C18"/>
    <w:rsid w:val="4698CE54"/>
    <w:rsid w:val="469E8130"/>
    <w:rsid w:val="46C3AC08"/>
    <w:rsid w:val="46D53428"/>
    <w:rsid w:val="46D74D3C"/>
    <w:rsid w:val="46EC7743"/>
    <w:rsid w:val="471CD4B9"/>
    <w:rsid w:val="472C7DCB"/>
    <w:rsid w:val="4746DC62"/>
    <w:rsid w:val="4748F542"/>
    <w:rsid w:val="4766EF54"/>
    <w:rsid w:val="477ABB87"/>
    <w:rsid w:val="477E6C97"/>
    <w:rsid w:val="478234B0"/>
    <w:rsid w:val="47983491"/>
    <w:rsid w:val="47988704"/>
    <w:rsid w:val="47A0A452"/>
    <w:rsid w:val="47AA8E33"/>
    <w:rsid w:val="47B86E2E"/>
    <w:rsid w:val="47BF6F83"/>
    <w:rsid w:val="47DDD072"/>
    <w:rsid w:val="47E35646"/>
    <w:rsid w:val="47E4E2AD"/>
    <w:rsid w:val="47EE7EF2"/>
    <w:rsid w:val="47F78313"/>
    <w:rsid w:val="480E2023"/>
    <w:rsid w:val="4823529C"/>
    <w:rsid w:val="48286BC4"/>
    <w:rsid w:val="4843DECE"/>
    <w:rsid w:val="48587847"/>
    <w:rsid w:val="48825403"/>
    <w:rsid w:val="48A7485D"/>
    <w:rsid w:val="48B0344D"/>
    <w:rsid w:val="48E6B15B"/>
    <w:rsid w:val="48F17C6F"/>
    <w:rsid w:val="4901D15C"/>
    <w:rsid w:val="490A3610"/>
    <w:rsid w:val="493947EC"/>
    <w:rsid w:val="494C8638"/>
    <w:rsid w:val="494FC43E"/>
    <w:rsid w:val="496B1A7B"/>
    <w:rsid w:val="4989769B"/>
    <w:rsid w:val="499952D1"/>
    <w:rsid w:val="49A7A297"/>
    <w:rsid w:val="49D38D19"/>
    <w:rsid w:val="49E4EA9C"/>
    <w:rsid w:val="49E6169A"/>
    <w:rsid w:val="49F68495"/>
    <w:rsid w:val="4A27717E"/>
    <w:rsid w:val="4A319268"/>
    <w:rsid w:val="4A3F7DA8"/>
    <w:rsid w:val="4A551196"/>
    <w:rsid w:val="4A6F41F6"/>
    <w:rsid w:val="4A70C4A0"/>
    <w:rsid w:val="4A7A95C8"/>
    <w:rsid w:val="4A83785D"/>
    <w:rsid w:val="4A8A0622"/>
    <w:rsid w:val="4A9635B8"/>
    <w:rsid w:val="4AA6EA03"/>
    <w:rsid w:val="4AAC460F"/>
    <w:rsid w:val="4AB524FB"/>
    <w:rsid w:val="4ACCA71C"/>
    <w:rsid w:val="4AD3DFE5"/>
    <w:rsid w:val="4AF3D65F"/>
    <w:rsid w:val="4B044931"/>
    <w:rsid w:val="4B159435"/>
    <w:rsid w:val="4B17EE47"/>
    <w:rsid w:val="4B2C591D"/>
    <w:rsid w:val="4B33B0BA"/>
    <w:rsid w:val="4B33D3DB"/>
    <w:rsid w:val="4B37005B"/>
    <w:rsid w:val="4B39A7E5"/>
    <w:rsid w:val="4B40765D"/>
    <w:rsid w:val="4B44086E"/>
    <w:rsid w:val="4B548C66"/>
    <w:rsid w:val="4B57B27B"/>
    <w:rsid w:val="4B5B7398"/>
    <w:rsid w:val="4B5EE645"/>
    <w:rsid w:val="4B874481"/>
    <w:rsid w:val="4B8EBAC1"/>
    <w:rsid w:val="4B996596"/>
    <w:rsid w:val="4BA67EDF"/>
    <w:rsid w:val="4BB3CEA3"/>
    <w:rsid w:val="4BBB458B"/>
    <w:rsid w:val="4BDB1571"/>
    <w:rsid w:val="4BE2B6C0"/>
    <w:rsid w:val="4BF6AA4A"/>
    <w:rsid w:val="4BF8BDE9"/>
    <w:rsid w:val="4C02BA67"/>
    <w:rsid w:val="4C07EAEC"/>
    <w:rsid w:val="4C15ABF6"/>
    <w:rsid w:val="4C1C6FE5"/>
    <w:rsid w:val="4C25D8FC"/>
    <w:rsid w:val="4C2921A3"/>
    <w:rsid w:val="4C35D6A1"/>
    <w:rsid w:val="4C3C597E"/>
    <w:rsid w:val="4C547ECE"/>
    <w:rsid w:val="4C72C6F2"/>
    <w:rsid w:val="4C75800B"/>
    <w:rsid w:val="4C7E3CFC"/>
    <w:rsid w:val="4C82BFD5"/>
    <w:rsid w:val="4C8FF496"/>
    <w:rsid w:val="4C9E4F84"/>
    <w:rsid w:val="4CB8409F"/>
    <w:rsid w:val="4CC6C2C3"/>
    <w:rsid w:val="4CDBE5C5"/>
    <w:rsid w:val="4CDDA3BF"/>
    <w:rsid w:val="4CF26694"/>
    <w:rsid w:val="4D09B7FC"/>
    <w:rsid w:val="4D0DDFA9"/>
    <w:rsid w:val="4D116301"/>
    <w:rsid w:val="4D11CE66"/>
    <w:rsid w:val="4D3BBEFD"/>
    <w:rsid w:val="4D536A7F"/>
    <w:rsid w:val="4D9A61B6"/>
    <w:rsid w:val="4DADA6D9"/>
    <w:rsid w:val="4DB67713"/>
    <w:rsid w:val="4DBA6871"/>
    <w:rsid w:val="4DC7308B"/>
    <w:rsid w:val="4DCD24BA"/>
    <w:rsid w:val="4DCFBEC5"/>
    <w:rsid w:val="4DD07AC8"/>
    <w:rsid w:val="4DD0E839"/>
    <w:rsid w:val="4DE1EB28"/>
    <w:rsid w:val="4DF89980"/>
    <w:rsid w:val="4E158BA7"/>
    <w:rsid w:val="4E1FF913"/>
    <w:rsid w:val="4E20A19E"/>
    <w:rsid w:val="4E25BD99"/>
    <w:rsid w:val="4E515CFA"/>
    <w:rsid w:val="4E5A1894"/>
    <w:rsid w:val="4E5DA35D"/>
    <w:rsid w:val="4E7272B5"/>
    <w:rsid w:val="4E737F23"/>
    <w:rsid w:val="4E7E4CED"/>
    <w:rsid w:val="4E805B5F"/>
    <w:rsid w:val="4E80BCC6"/>
    <w:rsid w:val="4E87EA11"/>
    <w:rsid w:val="4E9BC8CC"/>
    <w:rsid w:val="4EA93748"/>
    <w:rsid w:val="4EAF9778"/>
    <w:rsid w:val="4EB7AD02"/>
    <w:rsid w:val="4EBAB122"/>
    <w:rsid w:val="4EBB1490"/>
    <w:rsid w:val="4EEAA15B"/>
    <w:rsid w:val="4F02FB69"/>
    <w:rsid w:val="4F0772E9"/>
    <w:rsid w:val="4F10D6A8"/>
    <w:rsid w:val="4F3555A9"/>
    <w:rsid w:val="4F368D72"/>
    <w:rsid w:val="4F4B4BD1"/>
    <w:rsid w:val="4F4B9F75"/>
    <w:rsid w:val="4F4F55E7"/>
    <w:rsid w:val="4F58557D"/>
    <w:rsid w:val="4F7BE6DA"/>
    <w:rsid w:val="4F970FF2"/>
    <w:rsid w:val="4F99C05A"/>
    <w:rsid w:val="4FA0EE9C"/>
    <w:rsid w:val="4FA52D2C"/>
    <w:rsid w:val="4FC045A4"/>
    <w:rsid w:val="4FC5E97B"/>
    <w:rsid w:val="4FC5EA7E"/>
    <w:rsid w:val="4FCFF8D2"/>
    <w:rsid w:val="4FD1D0F2"/>
    <w:rsid w:val="4FD64DB5"/>
    <w:rsid w:val="4FD70441"/>
    <w:rsid w:val="4FD7C2A5"/>
    <w:rsid w:val="4FDB121F"/>
    <w:rsid w:val="4FE10238"/>
    <w:rsid w:val="5006D9CC"/>
    <w:rsid w:val="501699FF"/>
    <w:rsid w:val="501F3119"/>
    <w:rsid w:val="5039BAAF"/>
    <w:rsid w:val="5075303E"/>
    <w:rsid w:val="50918E91"/>
    <w:rsid w:val="509D1FEF"/>
    <w:rsid w:val="50A0CEB9"/>
    <w:rsid w:val="50D5D413"/>
    <w:rsid w:val="50D7B0C2"/>
    <w:rsid w:val="50D7FAEA"/>
    <w:rsid w:val="50EE53BD"/>
    <w:rsid w:val="50F04473"/>
    <w:rsid w:val="50FA6EE1"/>
    <w:rsid w:val="51127B85"/>
    <w:rsid w:val="5127A182"/>
    <w:rsid w:val="51300C46"/>
    <w:rsid w:val="51413045"/>
    <w:rsid w:val="51453215"/>
    <w:rsid w:val="51460119"/>
    <w:rsid w:val="51531FC0"/>
    <w:rsid w:val="515E40DA"/>
    <w:rsid w:val="516EB0BC"/>
    <w:rsid w:val="5170BF0C"/>
    <w:rsid w:val="51785C24"/>
    <w:rsid w:val="51821D1D"/>
    <w:rsid w:val="5187C09D"/>
    <w:rsid w:val="519ECEC3"/>
    <w:rsid w:val="51A78966"/>
    <w:rsid w:val="51AFBCF2"/>
    <w:rsid w:val="51C8B27E"/>
    <w:rsid w:val="51DE3BD3"/>
    <w:rsid w:val="51F6DD05"/>
    <w:rsid w:val="52064387"/>
    <w:rsid w:val="5220436C"/>
    <w:rsid w:val="5242E88D"/>
    <w:rsid w:val="5246281A"/>
    <w:rsid w:val="525168C3"/>
    <w:rsid w:val="5259AEDD"/>
    <w:rsid w:val="528F036C"/>
    <w:rsid w:val="52A9F932"/>
    <w:rsid w:val="52AA2665"/>
    <w:rsid w:val="52AB7FDC"/>
    <w:rsid w:val="52B5E1CC"/>
    <w:rsid w:val="52B7E123"/>
    <w:rsid w:val="52BFBE7F"/>
    <w:rsid w:val="52C28334"/>
    <w:rsid w:val="52CA2DBF"/>
    <w:rsid w:val="52EDC80E"/>
    <w:rsid w:val="52F0472C"/>
    <w:rsid w:val="52F493EB"/>
    <w:rsid w:val="52F944E1"/>
    <w:rsid w:val="531E50A9"/>
    <w:rsid w:val="5325560F"/>
    <w:rsid w:val="53A3350B"/>
    <w:rsid w:val="53AEE3B6"/>
    <w:rsid w:val="53BA9469"/>
    <w:rsid w:val="540D403B"/>
    <w:rsid w:val="54279D1B"/>
    <w:rsid w:val="542B1C6D"/>
    <w:rsid w:val="542E3D20"/>
    <w:rsid w:val="5441E25A"/>
    <w:rsid w:val="544C98BA"/>
    <w:rsid w:val="5462239A"/>
    <w:rsid w:val="546FC64D"/>
    <w:rsid w:val="547070D2"/>
    <w:rsid w:val="548CF345"/>
    <w:rsid w:val="5492EA04"/>
    <w:rsid w:val="54965636"/>
    <w:rsid w:val="54A00A53"/>
    <w:rsid w:val="54B1C02D"/>
    <w:rsid w:val="54BD886D"/>
    <w:rsid w:val="54E2C348"/>
    <w:rsid w:val="54FA45B1"/>
    <w:rsid w:val="5521D28A"/>
    <w:rsid w:val="5527F086"/>
    <w:rsid w:val="5552F081"/>
    <w:rsid w:val="55586F02"/>
    <w:rsid w:val="555E85D1"/>
    <w:rsid w:val="5568D2AD"/>
    <w:rsid w:val="556B4C54"/>
    <w:rsid w:val="557906D5"/>
    <w:rsid w:val="557F12AE"/>
    <w:rsid w:val="55829C87"/>
    <w:rsid w:val="558555D3"/>
    <w:rsid w:val="5598E333"/>
    <w:rsid w:val="55A4680F"/>
    <w:rsid w:val="55CD8843"/>
    <w:rsid w:val="55D080DC"/>
    <w:rsid w:val="55D984E9"/>
    <w:rsid w:val="55F68BD1"/>
    <w:rsid w:val="5617FB58"/>
    <w:rsid w:val="562F0EEE"/>
    <w:rsid w:val="565420CC"/>
    <w:rsid w:val="5662FFAD"/>
    <w:rsid w:val="56917EA6"/>
    <w:rsid w:val="56ABEE95"/>
    <w:rsid w:val="56C65D69"/>
    <w:rsid w:val="56C7FBF4"/>
    <w:rsid w:val="56D82683"/>
    <w:rsid w:val="56E1B1CE"/>
    <w:rsid w:val="571C6468"/>
    <w:rsid w:val="5728F2C4"/>
    <w:rsid w:val="572D27D8"/>
    <w:rsid w:val="572D951A"/>
    <w:rsid w:val="5746501E"/>
    <w:rsid w:val="57533D06"/>
    <w:rsid w:val="57660AE5"/>
    <w:rsid w:val="576C214A"/>
    <w:rsid w:val="5779C9BB"/>
    <w:rsid w:val="5785285E"/>
    <w:rsid w:val="57B87657"/>
    <w:rsid w:val="57BAB75F"/>
    <w:rsid w:val="57BEC8E9"/>
    <w:rsid w:val="57C76BEA"/>
    <w:rsid w:val="57CB8056"/>
    <w:rsid w:val="57CCFE61"/>
    <w:rsid w:val="57E6B8AB"/>
    <w:rsid w:val="5804BFB2"/>
    <w:rsid w:val="58068AEC"/>
    <w:rsid w:val="580B800A"/>
    <w:rsid w:val="58449B6B"/>
    <w:rsid w:val="584EBA4F"/>
    <w:rsid w:val="5879B1FE"/>
    <w:rsid w:val="587AC055"/>
    <w:rsid w:val="588EE14C"/>
    <w:rsid w:val="5891E345"/>
    <w:rsid w:val="5897826B"/>
    <w:rsid w:val="58B91AAF"/>
    <w:rsid w:val="58C48908"/>
    <w:rsid w:val="58CDE264"/>
    <w:rsid w:val="58DFD73B"/>
    <w:rsid w:val="58E95F9C"/>
    <w:rsid w:val="59172857"/>
    <w:rsid w:val="59239A51"/>
    <w:rsid w:val="592476C6"/>
    <w:rsid w:val="592D757D"/>
    <w:rsid w:val="59318107"/>
    <w:rsid w:val="5938A457"/>
    <w:rsid w:val="594C066E"/>
    <w:rsid w:val="59595958"/>
    <w:rsid w:val="595C2E27"/>
    <w:rsid w:val="595EE7EC"/>
    <w:rsid w:val="59660F2F"/>
    <w:rsid w:val="596A216D"/>
    <w:rsid w:val="598A5C61"/>
    <w:rsid w:val="5991201D"/>
    <w:rsid w:val="59AEFD2B"/>
    <w:rsid w:val="59B031AA"/>
    <w:rsid w:val="59B2A0AA"/>
    <w:rsid w:val="59DDBFA0"/>
    <w:rsid w:val="59E0D490"/>
    <w:rsid w:val="59E9F28B"/>
    <w:rsid w:val="5A4A7C2B"/>
    <w:rsid w:val="5A5045AA"/>
    <w:rsid w:val="5A5FE58A"/>
    <w:rsid w:val="5A645392"/>
    <w:rsid w:val="5A6A1C41"/>
    <w:rsid w:val="5A71C72D"/>
    <w:rsid w:val="5A7A4167"/>
    <w:rsid w:val="5A7CCD64"/>
    <w:rsid w:val="5AA6C4DD"/>
    <w:rsid w:val="5AC241FC"/>
    <w:rsid w:val="5ACE1A65"/>
    <w:rsid w:val="5AF5EAA3"/>
    <w:rsid w:val="5B0EE9E3"/>
    <w:rsid w:val="5B16A0E8"/>
    <w:rsid w:val="5B38B027"/>
    <w:rsid w:val="5B41E4FF"/>
    <w:rsid w:val="5B44D351"/>
    <w:rsid w:val="5B4D74DC"/>
    <w:rsid w:val="5B5B6A0B"/>
    <w:rsid w:val="5B68ACC2"/>
    <w:rsid w:val="5B98D9AF"/>
    <w:rsid w:val="5B9BD5DB"/>
    <w:rsid w:val="5BA17417"/>
    <w:rsid w:val="5BA24FC1"/>
    <w:rsid w:val="5BB94A52"/>
    <w:rsid w:val="5BCB3BD5"/>
    <w:rsid w:val="5BEA7390"/>
    <w:rsid w:val="5BECA812"/>
    <w:rsid w:val="5BEED984"/>
    <w:rsid w:val="5BF451AB"/>
    <w:rsid w:val="5BFAEE8C"/>
    <w:rsid w:val="5C00410C"/>
    <w:rsid w:val="5C072D9E"/>
    <w:rsid w:val="5C319117"/>
    <w:rsid w:val="5C64104C"/>
    <w:rsid w:val="5C6B98E8"/>
    <w:rsid w:val="5C6DB8EA"/>
    <w:rsid w:val="5C716294"/>
    <w:rsid w:val="5C912CEB"/>
    <w:rsid w:val="5C9D8539"/>
    <w:rsid w:val="5CA7E94D"/>
    <w:rsid w:val="5CB555B7"/>
    <w:rsid w:val="5CBE83F6"/>
    <w:rsid w:val="5CC19714"/>
    <w:rsid w:val="5CD24E3D"/>
    <w:rsid w:val="5CD88CEC"/>
    <w:rsid w:val="5CE3BE79"/>
    <w:rsid w:val="5D0E62A4"/>
    <w:rsid w:val="5D3D2645"/>
    <w:rsid w:val="5D3DD55E"/>
    <w:rsid w:val="5D413099"/>
    <w:rsid w:val="5D4BB0FF"/>
    <w:rsid w:val="5D5494DA"/>
    <w:rsid w:val="5D54C2DD"/>
    <w:rsid w:val="5D7344A1"/>
    <w:rsid w:val="5D77AB97"/>
    <w:rsid w:val="5D79C52E"/>
    <w:rsid w:val="5D9A667B"/>
    <w:rsid w:val="5DB04116"/>
    <w:rsid w:val="5DBCEE55"/>
    <w:rsid w:val="5DC548BC"/>
    <w:rsid w:val="5DDDC8A5"/>
    <w:rsid w:val="5DE30771"/>
    <w:rsid w:val="5DE503D5"/>
    <w:rsid w:val="5DE97475"/>
    <w:rsid w:val="5E0A7A0F"/>
    <w:rsid w:val="5E0C956E"/>
    <w:rsid w:val="5E5AC396"/>
    <w:rsid w:val="5E6A254C"/>
    <w:rsid w:val="5E6A9FA4"/>
    <w:rsid w:val="5E7041E3"/>
    <w:rsid w:val="5E7A5FB5"/>
    <w:rsid w:val="5E8D69CD"/>
    <w:rsid w:val="5E8E0020"/>
    <w:rsid w:val="5E99DCD8"/>
    <w:rsid w:val="5ECFF560"/>
    <w:rsid w:val="5EE542A7"/>
    <w:rsid w:val="5EEA506E"/>
    <w:rsid w:val="5F56AA71"/>
    <w:rsid w:val="5F7F7DAC"/>
    <w:rsid w:val="5F822AE1"/>
    <w:rsid w:val="5F93F052"/>
    <w:rsid w:val="5FABFCAB"/>
    <w:rsid w:val="5FC57AAF"/>
    <w:rsid w:val="5FD62105"/>
    <w:rsid w:val="5FDC46C1"/>
    <w:rsid w:val="5FF1756D"/>
    <w:rsid w:val="60338764"/>
    <w:rsid w:val="603D7671"/>
    <w:rsid w:val="604D347B"/>
    <w:rsid w:val="6052159F"/>
    <w:rsid w:val="606428A4"/>
    <w:rsid w:val="607386B5"/>
    <w:rsid w:val="607DB72A"/>
    <w:rsid w:val="609875FA"/>
    <w:rsid w:val="60A0D242"/>
    <w:rsid w:val="60A7BE61"/>
    <w:rsid w:val="60AF1F07"/>
    <w:rsid w:val="60B4A737"/>
    <w:rsid w:val="60D029AB"/>
    <w:rsid w:val="61283D9A"/>
    <w:rsid w:val="6138B7FC"/>
    <w:rsid w:val="61470DE0"/>
    <w:rsid w:val="61503755"/>
    <w:rsid w:val="6158E112"/>
    <w:rsid w:val="6162CECD"/>
    <w:rsid w:val="616F8EA6"/>
    <w:rsid w:val="6173FD4D"/>
    <w:rsid w:val="61B7F69C"/>
    <w:rsid w:val="61C48A64"/>
    <w:rsid w:val="61DAF933"/>
    <w:rsid w:val="61DB8A27"/>
    <w:rsid w:val="620EF7AA"/>
    <w:rsid w:val="621115BA"/>
    <w:rsid w:val="622658E7"/>
    <w:rsid w:val="6229AA69"/>
    <w:rsid w:val="622F9974"/>
    <w:rsid w:val="623A2A34"/>
    <w:rsid w:val="623C2FC4"/>
    <w:rsid w:val="62413F8E"/>
    <w:rsid w:val="628AB8D7"/>
    <w:rsid w:val="62A00F91"/>
    <w:rsid w:val="62A789D2"/>
    <w:rsid w:val="62A933A2"/>
    <w:rsid w:val="62BC8F56"/>
    <w:rsid w:val="62BF958B"/>
    <w:rsid w:val="62DC038E"/>
    <w:rsid w:val="62EE21AC"/>
    <w:rsid w:val="62F22B94"/>
    <w:rsid w:val="62F41021"/>
    <w:rsid w:val="63002BC2"/>
    <w:rsid w:val="63030741"/>
    <w:rsid w:val="63274E34"/>
    <w:rsid w:val="632B5C76"/>
    <w:rsid w:val="632DFC7C"/>
    <w:rsid w:val="63314D8B"/>
    <w:rsid w:val="633B5FF9"/>
    <w:rsid w:val="6340EDE2"/>
    <w:rsid w:val="63512C9E"/>
    <w:rsid w:val="636117E6"/>
    <w:rsid w:val="63715440"/>
    <w:rsid w:val="638CBDAB"/>
    <w:rsid w:val="63A4BD37"/>
    <w:rsid w:val="63B75FDB"/>
    <w:rsid w:val="63C8B754"/>
    <w:rsid w:val="63EB3C59"/>
    <w:rsid w:val="6407250C"/>
    <w:rsid w:val="64212315"/>
    <w:rsid w:val="6421D65D"/>
    <w:rsid w:val="6435D25D"/>
    <w:rsid w:val="6447C963"/>
    <w:rsid w:val="645980C4"/>
    <w:rsid w:val="6469D59E"/>
    <w:rsid w:val="646CB314"/>
    <w:rsid w:val="6482692C"/>
    <w:rsid w:val="64906021"/>
    <w:rsid w:val="64AA5C75"/>
    <w:rsid w:val="64B21F23"/>
    <w:rsid w:val="64C38AF3"/>
    <w:rsid w:val="64D184CE"/>
    <w:rsid w:val="64E047CF"/>
    <w:rsid w:val="64F1B290"/>
    <w:rsid w:val="6515F991"/>
    <w:rsid w:val="65227642"/>
    <w:rsid w:val="652B2E92"/>
    <w:rsid w:val="654176B9"/>
    <w:rsid w:val="6550B311"/>
    <w:rsid w:val="65650DF1"/>
    <w:rsid w:val="65666757"/>
    <w:rsid w:val="657AB413"/>
    <w:rsid w:val="65A02F87"/>
    <w:rsid w:val="65AE598D"/>
    <w:rsid w:val="65AEB1F0"/>
    <w:rsid w:val="65DDAA73"/>
    <w:rsid w:val="65E34CFA"/>
    <w:rsid w:val="65E59755"/>
    <w:rsid w:val="65F03A65"/>
    <w:rsid w:val="65F19D7E"/>
    <w:rsid w:val="65F5FB30"/>
    <w:rsid w:val="661FFA6D"/>
    <w:rsid w:val="662A9F4A"/>
    <w:rsid w:val="663E5F4C"/>
    <w:rsid w:val="664D7C66"/>
    <w:rsid w:val="66658BFE"/>
    <w:rsid w:val="668B7D78"/>
    <w:rsid w:val="6694E089"/>
    <w:rsid w:val="669CAB7F"/>
    <w:rsid w:val="66A14FB2"/>
    <w:rsid w:val="66C11960"/>
    <w:rsid w:val="66EC9365"/>
    <w:rsid w:val="66F40174"/>
    <w:rsid w:val="66FC444D"/>
    <w:rsid w:val="6717A38A"/>
    <w:rsid w:val="672BFD7F"/>
    <w:rsid w:val="67319E89"/>
    <w:rsid w:val="6742B9E1"/>
    <w:rsid w:val="674703D2"/>
    <w:rsid w:val="67492866"/>
    <w:rsid w:val="675DE353"/>
    <w:rsid w:val="6781B03D"/>
    <w:rsid w:val="67920601"/>
    <w:rsid w:val="679C5CC8"/>
    <w:rsid w:val="679C993A"/>
    <w:rsid w:val="67C187C0"/>
    <w:rsid w:val="67C7FA76"/>
    <w:rsid w:val="67D2BEC9"/>
    <w:rsid w:val="67D7F38B"/>
    <w:rsid w:val="67E80766"/>
    <w:rsid w:val="67F35249"/>
    <w:rsid w:val="67FDBA03"/>
    <w:rsid w:val="67FFF90D"/>
    <w:rsid w:val="68065A29"/>
    <w:rsid w:val="6835682E"/>
    <w:rsid w:val="683C594A"/>
    <w:rsid w:val="6851A672"/>
    <w:rsid w:val="6855B8D1"/>
    <w:rsid w:val="6858F71E"/>
    <w:rsid w:val="686E8179"/>
    <w:rsid w:val="686FD35C"/>
    <w:rsid w:val="68750660"/>
    <w:rsid w:val="68763DE3"/>
    <w:rsid w:val="6887C051"/>
    <w:rsid w:val="68A80AB9"/>
    <w:rsid w:val="68B605B6"/>
    <w:rsid w:val="68BF3E20"/>
    <w:rsid w:val="68C5ABEF"/>
    <w:rsid w:val="68D32300"/>
    <w:rsid w:val="68D51164"/>
    <w:rsid w:val="68DE12F3"/>
    <w:rsid w:val="68E49F42"/>
    <w:rsid w:val="68EB2687"/>
    <w:rsid w:val="68FD2C2D"/>
    <w:rsid w:val="690535E7"/>
    <w:rsid w:val="69130ACC"/>
    <w:rsid w:val="69150364"/>
    <w:rsid w:val="692C255D"/>
    <w:rsid w:val="69356C8F"/>
    <w:rsid w:val="695B5185"/>
    <w:rsid w:val="695DFA07"/>
    <w:rsid w:val="696D41D8"/>
    <w:rsid w:val="696E306C"/>
    <w:rsid w:val="6998DB5E"/>
    <w:rsid w:val="69AFC2D6"/>
    <w:rsid w:val="69B47817"/>
    <w:rsid w:val="69C76E36"/>
    <w:rsid w:val="69E4BDD3"/>
    <w:rsid w:val="69EA6D0B"/>
    <w:rsid w:val="6A0C4E79"/>
    <w:rsid w:val="6A0FC809"/>
    <w:rsid w:val="6A135820"/>
    <w:rsid w:val="6A1FB0C3"/>
    <w:rsid w:val="6A261177"/>
    <w:rsid w:val="6A3C05A4"/>
    <w:rsid w:val="6A4C4E0B"/>
    <w:rsid w:val="6A4EC0F7"/>
    <w:rsid w:val="6A4FFE9C"/>
    <w:rsid w:val="6A715EB2"/>
    <w:rsid w:val="6A7F04D8"/>
    <w:rsid w:val="6AA24B4D"/>
    <w:rsid w:val="6AB78F00"/>
    <w:rsid w:val="6ADB7FFB"/>
    <w:rsid w:val="6ADD585B"/>
    <w:rsid w:val="6B0888BC"/>
    <w:rsid w:val="6B191C36"/>
    <w:rsid w:val="6B1E7834"/>
    <w:rsid w:val="6B3840C9"/>
    <w:rsid w:val="6B439EB7"/>
    <w:rsid w:val="6B541AB3"/>
    <w:rsid w:val="6B6C6734"/>
    <w:rsid w:val="6BA0E030"/>
    <w:rsid w:val="6BAE062C"/>
    <w:rsid w:val="6BC94F17"/>
    <w:rsid w:val="6BE03DDA"/>
    <w:rsid w:val="6BEDBCB2"/>
    <w:rsid w:val="6BF6B110"/>
    <w:rsid w:val="6C2BB7EF"/>
    <w:rsid w:val="6C319F76"/>
    <w:rsid w:val="6C3392B8"/>
    <w:rsid w:val="6C50C0C3"/>
    <w:rsid w:val="6C5732B9"/>
    <w:rsid w:val="6C6EADF7"/>
    <w:rsid w:val="6C9821A6"/>
    <w:rsid w:val="6CA8A3E6"/>
    <w:rsid w:val="6CB09258"/>
    <w:rsid w:val="6CE1EEE4"/>
    <w:rsid w:val="6CFE37B9"/>
    <w:rsid w:val="6D11B641"/>
    <w:rsid w:val="6D1DA986"/>
    <w:rsid w:val="6D27B2F3"/>
    <w:rsid w:val="6D2E1D14"/>
    <w:rsid w:val="6D338B15"/>
    <w:rsid w:val="6D44969B"/>
    <w:rsid w:val="6D48C459"/>
    <w:rsid w:val="6D4E4E1F"/>
    <w:rsid w:val="6D5C5CFA"/>
    <w:rsid w:val="6D7A8D37"/>
    <w:rsid w:val="6D8B05B4"/>
    <w:rsid w:val="6D8E6AB4"/>
    <w:rsid w:val="6DA3BB36"/>
    <w:rsid w:val="6DCE6737"/>
    <w:rsid w:val="6DE86948"/>
    <w:rsid w:val="6DF41D88"/>
    <w:rsid w:val="6DF7AA8F"/>
    <w:rsid w:val="6DFDE372"/>
    <w:rsid w:val="6E06E2B7"/>
    <w:rsid w:val="6E11C5C4"/>
    <w:rsid w:val="6E1A4615"/>
    <w:rsid w:val="6E2C60AB"/>
    <w:rsid w:val="6E2C9FAB"/>
    <w:rsid w:val="6E383A5E"/>
    <w:rsid w:val="6E53507A"/>
    <w:rsid w:val="6E78F916"/>
    <w:rsid w:val="6E7A7328"/>
    <w:rsid w:val="6E827066"/>
    <w:rsid w:val="6E9396E0"/>
    <w:rsid w:val="6E94D4E1"/>
    <w:rsid w:val="6EA031AF"/>
    <w:rsid w:val="6EA43EDC"/>
    <w:rsid w:val="6EB952A9"/>
    <w:rsid w:val="6ED3DCAC"/>
    <w:rsid w:val="6ED78F3B"/>
    <w:rsid w:val="6EDEB32E"/>
    <w:rsid w:val="6F102C8B"/>
    <w:rsid w:val="6F225B46"/>
    <w:rsid w:val="6F316682"/>
    <w:rsid w:val="6F35F6FB"/>
    <w:rsid w:val="6F3D21E2"/>
    <w:rsid w:val="6F42C843"/>
    <w:rsid w:val="6FA86217"/>
    <w:rsid w:val="6FAC084D"/>
    <w:rsid w:val="6FB3BA6E"/>
    <w:rsid w:val="6FBE9027"/>
    <w:rsid w:val="6FBE9405"/>
    <w:rsid w:val="6FCBAB92"/>
    <w:rsid w:val="6FD7FEBD"/>
    <w:rsid w:val="6FE0D859"/>
    <w:rsid w:val="6FE8CFC5"/>
    <w:rsid w:val="6FEBF771"/>
    <w:rsid w:val="7036D847"/>
    <w:rsid w:val="705F9F38"/>
    <w:rsid w:val="70748599"/>
    <w:rsid w:val="707678CB"/>
    <w:rsid w:val="70815D8D"/>
    <w:rsid w:val="7084384E"/>
    <w:rsid w:val="708D0AA9"/>
    <w:rsid w:val="70968C39"/>
    <w:rsid w:val="70A5FE63"/>
    <w:rsid w:val="70A6511B"/>
    <w:rsid w:val="70BEFD8C"/>
    <w:rsid w:val="71551D13"/>
    <w:rsid w:val="71720F8C"/>
    <w:rsid w:val="719A18A6"/>
    <w:rsid w:val="719AF2FD"/>
    <w:rsid w:val="719E6F12"/>
    <w:rsid w:val="71C7FFAD"/>
    <w:rsid w:val="71D758D5"/>
    <w:rsid w:val="71ED7340"/>
    <w:rsid w:val="71F97E75"/>
    <w:rsid w:val="72017478"/>
    <w:rsid w:val="7209ACF1"/>
    <w:rsid w:val="721DF34B"/>
    <w:rsid w:val="722C4679"/>
    <w:rsid w:val="722D6D45"/>
    <w:rsid w:val="723BFE46"/>
    <w:rsid w:val="723DD051"/>
    <w:rsid w:val="7255D727"/>
    <w:rsid w:val="725F45B0"/>
    <w:rsid w:val="726466C7"/>
    <w:rsid w:val="7291724E"/>
    <w:rsid w:val="72AF4F8A"/>
    <w:rsid w:val="72D55BC8"/>
    <w:rsid w:val="730E0ED0"/>
    <w:rsid w:val="731941A0"/>
    <w:rsid w:val="732ABF03"/>
    <w:rsid w:val="7331F03D"/>
    <w:rsid w:val="73436FAA"/>
    <w:rsid w:val="73438F1C"/>
    <w:rsid w:val="7357199D"/>
    <w:rsid w:val="735A4FAB"/>
    <w:rsid w:val="735AD239"/>
    <w:rsid w:val="737F22CF"/>
    <w:rsid w:val="7381803A"/>
    <w:rsid w:val="738BAE7B"/>
    <w:rsid w:val="738CDC42"/>
    <w:rsid w:val="73A4A851"/>
    <w:rsid w:val="73A7EA0E"/>
    <w:rsid w:val="73B240B4"/>
    <w:rsid w:val="73B3EE27"/>
    <w:rsid w:val="73B4A511"/>
    <w:rsid w:val="73D289D7"/>
    <w:rsid w:val="73FAD418"/>
    <w:rsid w:val="7416CAF7"/>
    <w:rsid w:val="74221AB6"/>
    <w:rsid w:val="7433A736"/>
    <w:rsid w:val="74352E8F"/>
    <w:rsid w:val="7445C05D"/>
    <w:rsid w:val="74888ECC"/>
    <w:rsid w:val="749BC88D"/>
    <w:rsid w:val="749ECE00"/>
    <w:rsid w:val="74AF8E61"/>
    <w:rsid w:val="74B664BC"/>
    <w:rsid w:val="74DBE112"/>
    <w:rsid w:val="74DDCBFF"/>
    <w:rsid w:val="74E10281"/>
    <w:rsid w:val="74E43498"/>
    <w:rsid w:val="74FDE561"/>
    <w:rsid w:val="750408BD"/>
    <w:rsid w:val="7536B8E9"/>
    <w:rsid w:val="75431980"/>
    <w:rsid w:val="7570E738"/>
    <w:rsid w:val="75907089"/>
    <w:rsid w:val="7598FEAE"/>
    <w:rsid w:val="759D7EBA"/>
    <w:rsid w:val="75AC3A25"/>
    <w:rsid w:val="75D1E944"/>
    <w:rsid w:val="7615B90A"/>
    <w:rsid w:val="761D1AF6"/>
    <w:rsid w:val="761EEE38"/>
    <w:rsid w:val="7622EC35"/>
    <w:rsid w:val="76362E29"/>
    <w:rsid w:val="763A7611"/>
    <w:rsid w:val="76666661"/>
    <w:rsid w:val="7674FAB2"/>
    <w:rsid w:val="767A37BF"/>
    <w:rsid w:val="76CEAF4A"/>
    <w:rsid w:val="76D290BB"/>
    <w:rsid w:val="76D9DB0F"/>
    <w:rsid w:val="76DFEF90"/>
    <w:rsid w:val="76F1199D"/>
    <w:rsid w:val="76FBFE24"/>
    <w:rsid w:val="76FDCF2E"/>
    <w:rsid w:val="770B1209"/>
    <w:rsid w:val="7715ECC9"/>
    <w:rsid w:val="7715F741"/>
    <w:rsid w:val="7728BEDB"/>
    <w:rsid w:val="774F1267"/>
    <w:rsid w:val="77629270"/>
    <w:rsid w:val="776B1339"/>
    <w:rsid w:val="776E7C48"/>
    <w:rsid w:val="776F385D"/>
    <w:rsid w:val="77799B81"/>
    <w:rsid w:val="778DECE5"/>
    <w:rsid w:val="77A7A75A"/>
    <w:rsid w:val="77AC7B12"/>
    <w:rsid w:val="77AD2726"/>
    <w:rsid w:val="77BAA4DE"/>
    <w:rsid w:val="77CC92D2"/>
    <w:rsid w:val="77CE6ABC"/>
    <w:rsid w:val="77EBA1E7"/>
    <w:rsid w:val="77ED4A81"/>
    <w:rsid w:val="77F02998"/>
    <w:rsid w:val="77F082D8"/>
    <w:rsid w:val="781BB4CC"/>
    <w:rsid w:val="7828F529"/>
    <w:rsid w:val="7832E4F2"/>
    <w:rsid w:val="78343766"/>
    <w:rsid w:val="7883E4F4"/>
    <w:rsid w:val="788823FD"/>
    <w:rsid w:val="788DD6DF"/>
    <w:rsid w:val="78983A10"/>
    <w:rsid w:val="78B46292"/>
    <w:rsid w:val="78B51BBC"/>
    <w:rsid w:val="78D144D9"/>
    <w:rsid w:val="78D45DBB"/>
    <w:rsid w:val="78ED261B"/>
    <w:rsid w:val="78F3D11B"/>
    <w:rsid w:val="7902D836"/>
    <w:rsid w:val="79082D8B"/>
    <w:rsid w:val="7942534C"/>
    <w:rsid w:val="794F5101"/>
    <w:rsid w:val="79648628"/>
    <w:rsid w:val="7965D373"/>
    <w:rsid w:val="797A038D"/>
    <w:rsid w:val="798C1BC0"/>
    <w:rsid w:val="7991474A"/>
    <w:rsid w:val="7995C943"/>
    <w:rsid w:val="79A280D5"/>
    <w:rsid w:val="79A87DD1"/>
    <w:rsid w:val="79B39EB7"/>
    <w:rsid w:val="79B3E97E"/>
    <w:rsid w:val="79D92A98"/>
    <w:rsid w:val="79E12E24"/>
    <w:rsid w:val="79F3357B"/>
    <w:rsid w:val="79F9B97E"/>
    <w:rsid w:val="79FB99B9"/>
    <w:rsid w:val="7A0C6C38"/>
    <w:rsid w:val="7A107C6A"/>
    <w:rsid w:val="7A18D265"/>
    <w:rsid w:val="7A27C937"/>
    <w:rsid w:val="7A3BEDDF"/>
    <w:rsid w:val="7A6CA197"/>
    <w:rsid w:val="7A7A3453"/>
    <w:rsid w:val="7A85E42C"/>
    <w:rsid w:val="7A86881D"/>
    <w:rsid w:val="7A89B02A"/>
    <w:rsid w:val="7A979F4C"/>
    <w:rsid w:val="7AAE36D1"/>
    <w:rsid w:val="7AB2F381"/>
    <w:rsid w:val="7AD83C13"/>
    <w:rsid w:val="7AE1CE00"/>
    <w:rsid w:val="7AF0C075"/>
    <w:rsid w:val="7AF3FEEE"/>
    <w:rsid w:val="7B007D11"/>
    <w:rsid w:val="7B03484C"/>
    <w:rsid w:val="7B0C2C1C"/>
    <w:rsid w:val="7B313D56"/>
    <w:rsid w:val="7B334908"/>
    <w:rsid w:val="7B365163"/>
    <w:rsid w:val="7B4AD294"/>
    <w:rsid w:val="7B582EA1"/>
    <w:rsid w:val="7B6DF4F4"/>
    <w:rsid w:val="7B71891D"/>
    <w:rsid w:val="7B751D6B"/>
    <w:rsid w:val="7B7C45AB"/>
    <w:rsid w:val="7B838522"/>
    <w:rsid w:val="7BB0AAED"/>
    <w:rsid w:val="7BBDBD37"/>
    <w:rsid w:val="7BFF580B"/>
    <w:rsid w:val="7C1B6811"/>
    <w:rsid w:val="7C25852D"/>
    <w:rsid w:val="7C387D99"/>
    <w:rsid w:val="7C38C98A"/>
    <w:rsid w:val="7C3A3C88"/>
    <w:rsid w:val="7C3B7993"/>
    <w:rsid w:val="7C573CD4"/>
    <w:rsid w:val="7C58EB2C"/>
    <w:rsid w:val="7C652605"/>
    <w:rsid w:val="7C7AA9A8"/>
    <w:rsid w:val="7C7D9977"/>
    <w:rsid w:val="7C97E344"/>
    <w:rsid w:val="7C9E447B"/>
    <w:rsid w:val="7CA07264"/>
    <w:rsid w:val="7CA52103"/>
    <w:rsid w:val="7CB3B01F"/>
    <w:rsid w:val="7CBDEB5A"/>
    <w:rsid w:val="7CD018DE"/>
    <w:rsid w:val="7D1D0D8A"/>
    <w:rsid w:val="7D22F127"/>
    <w:rsid w:val="7D2ED320"/>
    <w:rsid w:val="7D4187FC"/>
    <w:rsid w:val="7D4232E8"/>
    <w:rsid w:val="7D832965"/>
    <w:rsid w:val="7D8E7558"/>
    <w:rsid w:val="7D905277"/>
    <w:rsid w:val="7D9065EE"/>
    <w:rsid w:val="7D9FD260"/>
    <w:rsid w:val="7DC25066"/>
    <w:rsid w:val="7DC6DAB3"/>
    <w:rsid w:val="7DCA7FB0"/>
    <w:rsid w:val="7DCBDA52"/>
    <w:rsid w:val="7DD89005"/>
    <w:rsid w:val="7DDC5D70"/>
    <w:rsid w:val="7DE0E8C2"/>
    <w:rsid w:val="7DE97920"/>
    <w:rsid w:val="7DF01673"/>
    <w:rsid w:val="7E143BA0"/>
    <w:rsid w:val="7E1DD7F3"/>
    <w:rsid w:val="7E203FEA"/>
    <w:rsid w:val="7E3994C4"/>
    <w:rsid w:val="7E52C236"/>
    <w:rsid w:val="7E53B49B"/>
    <w:rsid w:val="7E6A2F21"/>
    <w:rsid w:val="7E8B3279"/>
    <w:rsid w:val="7E8D9BDF"/>
    <w:rsid w:val="7E8DE299"/>
    <w:rsid w:val="7E9BE225"/>
    <w:rsid w:val="7EC290F4"/>
    <w:rsid w:val="7ED1EB6C"/>
    <w:rsid w:val="7F1EACB4"/>
    <w:rsid w:val="7F323B0F"/>
    <w:rsid w:val="7F472E20"/>
    <w:rsid w:val="7F4A5C67"/>
    <w:rsid w:val="7F4BC232"/>
    <w:rsid w:val="7F553141"/>
    <w:rsid w:val="7F654EE3"/>
    <w:rsid w:val="7F7128DA"/>
    <w:rsid w:val="7F76CED3"/>
    <w:rsid w:val="7F929AE6"/>
    <w:rsid w:val="7F9BB950"/>
    <w:rsid w:val="7FA5DD1C"/>
    <w:rsid w:val="7FDC5B1C"/>
    <w:rsid w:val="7FEBC6F5"/>
    <w:rsid w:val="7FEE8D83"/>
    <w:rsid w:val="7FF145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625919"/>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3771C8"/>
    <w:pPr>
      <w:keepNext/>
      <w:numPr>
        <w:numId w:val="4"/>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qFormat/>
    <w:rsid w:val="003771C8"/>
    <w:pPr>
      <w:keepNext/>
      <w:numPr>
        <w:ilvl w:val="1"/>
        <w:numId w:val="4"/>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qFormat/>
    <w:rsid w:val="003771C8"/>
    <w:pPr>
      <w:keepNext/>
      <w:numPr>
        <w:ilvl w:val="2"/>
        <w:numId w:val="4"/>
      </w:numPr>
      <w:autoSpaceDE w:val="0"/>
      <w:autoSpaceDN w:val="0"/>
      <w:spacing w:after="0" w:line="240" w:lineRule="auto"/>
      <w:ind w:left="288"/>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qFormat/>
    <w:rsid w:val="003771C8"/>
    <w:pPr>
      <w:keepNext/>
      <w:numPr>
        <w:ilvl w:val="3"/>
        <w:numId w:val="4"/>
      </w:numPr>
      <w:autoSpaceDE w:val="0"/>
      <w:autoSpaceDN w:val="0"/>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qFormat/>
    <w:rsid w:val="003771C8"/>
    <w:pPr>
      <w:numPr>
        <w:ilvl w:val="4"/>
        <w:numId w:val="4"/>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3771C8"/>
    <w:pPr>
      <w:numPr>
        <w:ilvl w:val="5"/>
        <w:numId w:val="4"/>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3771C8"/>
    <w:pPr>
      <w:numPr>
        <w:ilvl w:val="6"/>
        <w:numId w:val="4"/>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3771C8"/>
    <w:pPr>
      <w:numPr>
        <w:ilvl w:val="7"/>
        <w:numId w:val="4"/>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3771C8"/>
    <w:pPr>
      <w:numPr>
        <w:ilvl w:val="8"/>
        <w:numId w:val="4"/>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E57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719"/>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5387B"/>
    <w:rPr>
      <w:b/>
      <w:bCs/>
    </w:rPr>
  </w:style>
  <w:style w:type="character" w:customStyle="1" w:styleId="CommentSubjectChar">
    <w:name w:val="Comment Subject Char"/>
    <w:basedOn w:val="CommentTextChar"/>
    <w:link w:val="CommentSubject"/>
    <w:uiPriority w:val="99"/>
    <w:semiHidden/>
    <w:rsid w:val="0055387B"/>
    <w:rPr>
      <w:b/>
      <w:bCs/>
      <w:sz w:val="20"/>
      <w:szCs w:val="20"/>
    </w:rPr>
  </w:style>
  <w:style w:type="character" w:customStyle="1" w:styleId="Heading1Char">
    <w:name w:val="Heading 1 Char"/>
    <w:basedOn w:val="DefaultParagraphFont"/>
    <w:link w:val="Heading1"/>
    <w:rsid w:val="003771C8"/>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771C8"/>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3771C8"/>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3771C8"/>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3771C8"/>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3771C8"/>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3771C8"/>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3771C8"/>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3771C8"/>
    <w:rPr>
      <w:rFonts w:ascii="Times New Roman" w:eastAsia="Times New Roman" w:hAnsi="Times New Roman" w:cs="Times New Roman"/>
      <w:sz w:val="16"/>
      <w:szCs w:val="16"/>
    </w:rPr>
  </w:style>
  <w:style w:type="character" w:customStyle="1" w:styleId="fontstyle01">
    <w:name w:val="fontstyle01"/>
    <w:basedOn w:val="DefaultParagraphFont"/>
    <w:rsid w:val="002C1797"/>
    <w:rPr>
      <w:rFonts w:ascii="Helvetica-Bold" w:hAnsi="Helvetica-Bold" w:hint="default"/>
      <w:b/>
      <w:bCs/>
      <w:i w:val="0"/>
      <w:iCs w:val="0"/>
      <w:color w:val="000000"/>
      <w:sz w:val="18"/>
      <w:szCs w:val="18"/>
    </w:rPr>
  </w:style>
  <w:style w:type="paragraph" w:customStyle="1" w:styleId="EndNoteBibliographyTitle">
    <w:name w:val="EndNote Bibliography Title"/>
    <w:basedOn w:val="Normal"/>
    <w:link w:val="EndNoteBibliographyTitleChar"/>
    <w:rsid w:val="008332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2EA"/>
    <w:rPr>
      <w:rFonts w:ascii="Calibri" w:hAnsi="Calibri" w:cs="Calibri"/>
      <w:noProof/>
    </w:rPr>
  </w:style>
  <w:style w:type="paragraph" w:customStyle="1" w:styleId="EndNoteBibliography">
    <w:name w:val="EndNote Bibliography"/>
    <w:basedOn w:val="Normal"/>
    <w:link w:val="EndNoteBibliographyChar"/>
    <w:rsid w:val="008332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2EA"/>
    <w:rPr>
      <w:rFonts w:ascii="Calibri" w:hAnsi="Calibri" w:cs="Calibri"/>
      <w:noProof/>
    </w:rPr>
  </w:style>
  <w:style w:type="character" w:styleId="UnresolvedMention">
    <w:name w:val="Unresolved Mention"/>
    <w:basedOn w:val="DefaultParagraphFont"/>
    <w:uiPriority w:val="99"/>
    <w:semiHidden/>
    <w:unhideWhenUsed/>
    <w:rsid w:val="00F67EA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485</Words>
  <Characters>1417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3T17:56:00Z</dcterms:created>
  <dcterms:modified xsi:type="dcterms:W3CDTF">2020-01-24T03:17:00Z</dcterms:modified>
</cp:coreProperties>
</file>